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74F9540A"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A2102A">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A2102A">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A2102A">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A2102A">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A2102A">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A2102A">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1F77BCB"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A2102A">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A2102A">
        <w:t>Appendix A</w:t>
      </w:r>
      <w:r w:rsidR="00FC3085">
        <w:fldChar w:fldCharType="end"/>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A2102A">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72A79534"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A2102A">
        <w:rPr>
          <w:b/>
          <w:bCs/>
        </w:rPr>
        <w:t xml:space="preserve">Error! Reference source not </w:t>
      </w:r>
      <w:proofErr w:type="spellStart"/>
      <w:r w:rsidR="00A2102A">
        <w:rPr>
          <w:b/>
          <w:bCs/>
        </w:rPr>
        <w:t>found.</w:t>
      </w:r>
      <w:r w:rsidR="00472EC4">
        <w:fldChar w:fldCharType="end"/>
      </w:r>
      <w:r w:rsidR="00C55A7A">
        <w:t>a</w:t>
      </w:r>
      <w:proofErr w:type="spellEnd"/>
      <w:r w:rsidR="00C55A7A">
        <w:t>, where the arrows indicate the direction of the obligation (which firm owes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A2102A">
        <w:rPr>
          <w:b/>
          <w:bCs/>
        </w:rPr>
        <w:t xml:space="preserve">Error! Reference source not </w:t>
      </w:r>
      <w:proofErr w:type="spellStart"/>
      <w:r w:rsidR="00A2102A">
        <w:rPr>
          <w:b/>
          <w:bCs/>
        </w:rPr>
        <w:t>found.</w:t>
      </w:r>
      <w:r w:rsidR="00C25DD7">
        <w:fldChar w:fldCharType="end"/>
      </w:r>
      <w:r w:rsidR="00C25DD7">
        <w:t>b</w:t>
      </w:r>
      <w:proofErr w:type="spellEnd"/>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t>
      </w:r>
      <w:r>
        <w:lastRenderedPageBreak/>
        <w:t xml:space="preserve">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A2102A">
        <w:rPr>
          <w:b/>
          <w:bCs/>
        </w:rPr>
        <w:t xml:space="preserve">Error! Reference source not </w:t>
      </w:r>
      <w:proofErr w:type="spellStart"/>
      <w:r w:rsidR="00A2102A">
        <w:rPr>
          <w:b/>
          <w:bCs/>
        </w:rPr>
        <w:t>found.</w:t>
      </w:r>
      <w:r w:rsidR="002A62E7">
        <w:fldChar w:fldCharType="end"/>
      </w:r>
      <w:r w:rsidR="00C25DD7">
        <w:t>c</w:t>
      </w:r>
      <w:proofErr w:type="spellEnd"/>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5286BBB9" w14:textId="24B3CD06" w:rsidR="003F4404" w:rsidRDefault="003F4404" w:rsidP="00034D08">
      <w:pPr>
        <w:pStyle w:val="Caption"/>
        <w:keepNext/>
        <w:ind w:firstLine="0"/>
      </w:pPr>
    </w:p>
    <w:p w14:paraId="12945FCC" w14:textId="22034636" w:rsidR="00034D08" w:rsidRDefault="00034D08" w:rsidP="006A6C1C">
      <w:pPr>
        <w:pStyle w:val="Caption"/>
        <w:keepNext/>
        <w:rPr>
          <w:noProof/>
        </w:rPr>
      </w:pPr>
      <w:r>
        <w:t xml:space="preserve">Figure </w:t>
      </w:r>
      <w:fldSimple w:instr=" SEQ Figure \* ARABIC ">
        <w:r w:rsidR="00A2102A">
          <w:rPr>
            <w:noProof/>
          </w:rPr>
          <w:t>1</w:t>
        </w:r>
      </w:fldSimple>
      <w:r w:rsidR="00792D2D" w:rsidRPr="00792D2D">
        <w:rPr>
          <w:noProof/>
        </w:rPr>
        <w:t xml:space="preserve"> </w:t>
      </w:r>
      <w:r w:rsidR="00792D2D">
        <w:rPr>
          <w:noProof/>
        </w:rPr>
        <w:t>Example of obligations between three firms (a) without any netting (b) with bilateral netting (c) with multilateral netting. Arrows indicate the direction of obligations (for example in (a) firm C owes firm B $100 million and firm C owes firm B $150 million). Under bilateral netting, firms “net out” the obligations with each counterparty on a bilateral basis. Thus, the set of two obligations between firm B and C is replaced by one obligation of $50 million from firm B to C, as shown in (b). Under central clearing, the payment from firm A to firm B can be eliminated and the clearinghiouse can simply collect $150 million in collateral from firm A and pass it directly to firm C, as shown in (c).</w:t>
      </w:r>
    </w:p>
    <w:tbl>
      <w:tblPr>
        <w:tblW w:w="0" w:type="auto"/>
        <w:jc w:val="center"/>
        <w:tblLook w:val="04A0" w:firstRow="1" w:lastRow="0" w:firstColumn="1" w:lastColumn="0" w:noHBand="0" w:noVBand="1"/>
      </w:tblPr>
      <w:tblGrid>
        <w:gridCol w:w="496"/>
        <w:gridCol w:w="6313"/>
      </w:tblGrid>
      <w:tr w:rsidR="0080536F" w14:paraId="3A907289" w14:textId="77777777" w:rsidTr="00034D08">
        <w:trPr>
          <w:jc w:val="center"/>
        </w:trPr>
        <w:tc>
          <w:tcPr>
            <w:tcW w:w="496" w:type="dxa"/>
            <w:vAlign w:val="center"/>
          </w:tcPr>
          <w:p w14:paraId="61DDE429" w14:textId="4512FA91" w:rsidR="0080536F" w:rsidRDefault="00C430B1" w:rsidP="00C430B1">
            <w:pPr>
              <w:ind w:firstLine="0"/>
              <w:jc w:val="center"/>
            </w:pPr>
            <w:r>
              <w:t>(a)</w:t>
            </w:r>
          </w:p>
        </w:tc>
        <w:tc>
          <w:tcPr>
            <w:tcW w:w="6313" w:type="dxa"/>
            <w:tcBorders>
              <w:bottom w:val="single" w:sz="4" w:space="0" w:color="auto"/>
            </w:tcBorders>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034D08">
        <w:trPr>
          <w:jc w:val="center"/>
        </w:trPr>
        <w:tc>
          <w:tcPr>
            <w:tcW w:w="496" w:type="dxa"/>
          </w:tcPr>
          <w:p w14:paraId="2C8BFFB5" w14:textId="5434D6E6" w:rsidR="0080536F" w:rsidRPr="00FD5519" w:rsidRDefault="00C430B1" w:rsidP="00C430B1">
            <w:pPr>
              <w:ind w:firstLine="0"/>
              <w:jc w:val="center"/>
              <w:rPr>
                <w:noProof/>
              </w:rPr>
            </w:pPr>
            <w:r>
              <w:rPr>
                <w:noProof/>
              </w:rPr>
              <w:t>(b)</w:t>
            </w:r>
          </w:p>
        </w:tc>
        <w:tc>
          <w:tcPr>
            <w:tcW w:w="6313" w:type="dxa"/>
            <w:tcBorders>
              <w:top w:val="single" w:sz="4" w:space="0" w:color="auto"/>
              <w:bottom w:val="single" w:sz="4" w:space="0" w:color="auto"/>
            </w:tcBorders>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034D08">
        <w:trPr>
          <w:jc w:val="center"/>
        </w:trPr>
        <w:tc>
          <w:tcPr>
            <w:tcW w:w="496" w:type="dxa"/>
          </w:tcPr>
          <w:p w14:paraId="3961ED38" w14:textId="796B40FF" w:rsidR="0080536F" w:rsidRPr="00FD5519" w:rsidRDefault="00C430B1" w:rsidP="00C430B1">
            <w:pPr>
              <w:ind w:firstLine="0"/>
              <w:jc w:val="center"/>
              <w:rPr>
                <w:noProof/>
              </w:rPr>
            </w:pPr>
            <w:r>
              <w:rPr>
                <w:noProof/>
              </w:rPr>
              <w:t>(c)</w:t>
            </w:r>
          </w:p>
        </w:tc>
        <w:tc>
          <w:tcPr>
            <w:tcW w:w="6313" w:type="dxa"/>
            <w:tcBorders>
              <w:top w:val="single" w:sz="4" w:space="0" w:color="auto"/>
            </w:tcBorders>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6DD7CB96" w14:textId="77777777" w:rsidR="00034D08" w:rsidRDefault="00034D08" w:rsidP="006A6C1C">
      <w:pPr>
        <w:ind w:firstLine="0"/>
      </w:pPr>
    </w:p>
    <w:p w14:paraId="370E068A" w14:textId="5B913CD6"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5D73C428"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A2102A">
        <w:t xml:space="preserve">Table </w:t>
      </w:r>
      <w:r w:rsidR="00A2102A">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3CAEE8A8" w:rsidR="003130C5" w:rsidRDefault="00524440" w:rsidP="00297A3F">
      <w:commentRangeStart w:id="1"/>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A2102A">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A2102A">
        <w:t xml:space="preserve">Table </w:t>
      </w:r>
      <w:r w:rsidR="00A2102A">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1"/>
      <w:r w:rsidR="000D4DB9">
        <w:rPr>
          <w:rStyle w:val="CommentReference"/>
        </w:rPr>
        <w:commentReference w:id="1"/>
      </w:r>
    </w:p>
    <w:p w14:paraId="59F2B912" w14:textId="7076688F" w:rsidR="0098035B" w:rsidRDefault="0098035B">
      <w:pPr>
        <w:spacing w:line="240" w:lineRule="auto"/>
        <w:ind w:firstLine="0"/>
        <w:jc w:val="left"/>
      </w:pPr>
      <w:r>
        <w:br w:type="page"/>
      </w:r>
    </w:p>
    <w:p w14:paraId="6F415CFC" w14:textId="3B80756B" w:rsidR="009F16B5" w:rsidRDefault="009F16B5" w:rsidP="009F16B5">
      <w:pPr>
        <w:pStyle w:val="Caption"/>
        <w:keepNext/>
      </w:pPr>
      <w:bookmarkStart w:id="2" w:name="_Ref169916240"/>
      <w:r>
        <w:t xml:space="preserve">Table </w:t>
      </w:r>
      <w:fldSimple w:instr=" SEQ Table \* ARABIC ">
        <w:r w:rsidR="00A2102A">
          <w:rPr>
            <w:noProof/>
          </w:rPr>
          <w:t>1</w:t>
        </w:r>
      </w:fldSimple>
      <w:bookmarkEnd w:id="2"/>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t xml:space="preserve">International </w:t>
      </w:r>
      <w:r w:rsidR="001C0500">
        <w:t>Context</w:t>
      </w:r>
    </w:p>
    <w:p w14:paraId="0DA342C1" w14:textId="3DD0B235"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A2102A">
        <w:t xml:space="preserve">Table </w:t>
      </w:r>
      <w:r w:rsidR="00A2102A">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A2102A">
        <w:t xml:space="preserve">Table </w:t>
      </w:r>
      <w:r w:rsidR="00A2102A">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1A47FBE7" w:rsidR="009F16B5" w:rsidRDefault="009F16B5" w:rsidP="0028734C">
      <w:pPr>
        <w:pStyle w:val="Caption"/>
        <w:keepNext/>
      </w:pPr>
      <w:bookmarkStart w:id="3" w:name="_Ref169916258"/>
      <w:r>
        <w:t xml:space="preserve">Table </w:t>
      </w:r>
      <w:fldSimple w:instr=" SEQ Table \* ARABIC ">
        <w:r w:rsidR="00A2102A">
          <w:rPr>
            <w:noProof/>
          </w:rPr>
          <w:t>2</w:t>
        </w:r>
      </w:fldSimple>
      <w:bookmarkEnd w:id="3"/>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t>Liquidity</w:t>
      </w:r>
    </w:p>
    <w:p w14:paraId="652CFDFF" w14:textId="7FA7D9B6"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A2102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20DD8213" w:rsidR="00916B59" w:rsidRDefault="00916B59">
            <w:pPr>
              <w:pStyle w:val="Caption"/>
              <w:keepNext/>
              <w:jc w:val="right"/>
            </w:pPr>
            <w:r>
              <w:t>(</w:t>
            </w:r>
            <w:fldSimple w:instr=" SEQ Equation \* ARABIC ">
              <w:r w:rsidR="00A2102A">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59D9D840" w:rsidR="00916B59" w:rsidRDefault="00916B59">
            <w:pPr>
              <w:pStyle w:val="Caption"/>
              <w:keepNext/>
              <w:jc w:val="right"/>
            </w:pPr>
            <w:r>
              <w:t>(</w:t>
            </w:r>
            <w:fldSimple w:instr=" SEQ Equation \* ARABIC ">
              <w:r w:rsidR="00A2102A">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6A9FBC38" w:rsidR="00916B59" w:rsidRDefault="00916B59">
            <w:pPr>
              <w:pStyle w:val="Caption"/>
              <w:keepNext/>
              <w:jc w:val="right"/>
            </w:pPr>
            <w:bookmarkStart w:id="6" w:name="_Ref167361621"/>
            <w:r>
              <w:t>(</w:t>
            </w:r>
            <w:fldSimple w:instr=" SEQ Equation \* ARABIC ">
              <w:r w:rsidR="00A2102A">
                <w:rPr>
                  <w:noProof/>
                </w:rPr>
                <w:t>3</w:t>
              </w:r>
            </w:fldSimple>
            <w:r>
              <w:t>)</w:t>
            </w:r>
            <w:bookmarkEnd w:id="6"/>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212F1979"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A2102A">
        <w:t>(</w:t>
      </w:r>
      <w:r w:rsidR="00A2102A">
        <w:rPr>
          <w:noProof/>
        </w:rPr>
        <w:t>3</w:t>
      </w:r>
      <w:r w:rsidR="00A2102A">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02023852"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A2102A">
        <w:t xml:space="preserve">Figure </w:t>
      </w:r>
      <w:r w:rsidR="00A2102A">
        <w:rPr>
          <w:noProof/>
        </w:rPr>
        <w:t>2</w:t>
      </w:r>
      <w:r w:rsidR="002A62E7">
        <w:fldChar w:fldCharType="end"/>
      </w:r>
      <w:r w:rsidR="002A62E7">
        <w:t xml:space="preserve"> </w:t>
      </w:r>
      <w:r>
        <w:t>depicts a hypothetical network model of such a market.</w:t>
      </w:r>
    </w:p>
    <w:p w14:paraId="66879F21" w14:textId="26E45598" w:rsidR="009F16B5" w:rsidRDefault="009F16B5" w:rsidP="00601226">
      <w:pPr>
        <w:pStyle w:val="Caption"/>
        <w:keepNext/>
      </w:pPr>
      <w:bookmarkStart w:id="7" w:name="_Ref169916362"/>
      <w:r>
        <w:t xml:space="preserve">Figure </w:t>
      </w:r>
      <w:fldSimple w:instr=" SEQ Figure \* ARABIC ">
        <w:r w:rsidR="00A2102A">
          <w:rPr>
            <w:noProof/>
          </w:rPr>
          <w:t>2</w:t>
        </w:r>
      </w:fldSimple>
      <w:bookmarkEnd w:id="7"/>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4AFE3932" w:rsidR="00916B59" w:rsidRDefault="00916B59">
            <w:pPr>
              <w:pStyle w:val="Caption"/>
              <w:keepNext/>
              <w:jc w:val="right"/>
            </w:pPr>
            <w:r>
              <w:t>(</w:t>
            </w:r>
            <w:fldSimple w:instr=" SEQ Equation \* ARABIC ">
              <w:r w:rsidR="00A2102A">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0E0AC409"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A2102A">
        <w:t xml:space="preserve">Figure </w:t>
      </w:r>
      <w:r w:rsidR="00A2102A">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A9D66A6" w:rsidR="009F16B5" w:rsidRDefault="009F16B5" w:rsidP="00601226">
      <w:pPr>
        <w:pStyle w:val="Caption"/>
        <w:keepNext/>
      </w:pPr>
      <w:bookmarkStart w:id="8" w:name="_Ref169916763"/>
      <w:r>
        <w:t xml:space="preserve">Figure </w:t>
      </w:r>
      <w:fldSimple w:instr=" SEQ Figure \* ARABIC ">
        <w:r w:rsidR="00A2102A">
          <w:rPr>
            <w:noProof/>
          </w:rPr>
          <w:t>3</w:t>
        </w:r>
      </w:fldSimple>
      <w:bookmarkEnd w:id="8"/>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t>Model of Liquidity (Bid-Ask Spreads)</w:t>
      </w:r>
      <w:bookmarkEnd w:id="9"/>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0"/>
      <w:r w:rsidR="009977CD">
        <w:t>I preserve the essential relationships between risk-aversion, volatility, dealers’ inventory levels and the observed bid-ask spread, but</w:t>
      </w:r>
      <w:r>
        <w:t xml:space="preserve"> </w:t>
      </w:r>
      <w:r w:rsidR="009977CD">
        <w:t xml:space="preserve">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w:t>
      </w:r>
      <w:proofErr w:type="spellStart"/>
      <w:r w:rsidR="009977CD">
        <w:t>backoffice</w:t>
      </w:r>
      <w:proofErr w:type="spellEnd"/>
      <w:r w:rsidR="009977CD">
        <w:t xml:space="preserv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0"/>
      <w:r w:rsidR="00A50363">
        <w:rPr>
          <w:rStyle w:val="CommentReference"/>
        </w:rPr>
        <w:commentReference w:id="10"/>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4D6CCFC5" w:rsidR="00916B59" w:rsidRDefault="00916B59">
            <w:pPr>
              <w:pStyle w:val="Caption"/>
              <w:keepNext/>
              <w:jc w:val="right"/>
            </w:pPr>
            <w:r>
              <w:t>(</w:t>
            </w:r>
            <w:fldSimple w:instr=" SEQ Equation \* ARABIC ">
              <w:r w:rsidR="00A2102A">
                <w:rPr>
                  <w:noProof/>
                </w:rPr>
                <w:t>5</w:t>
              </w:r>
            </w:fldSimple>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0D49EA">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C521048" w14:textId="79D078E7" w:rsidR="00916B59" w:rsidRDefault="00916B59">
            <w:pPr>
              <w:pStyle w:val="Caption"/>
              <w:keepNext/>
              <w:jc w:val="right"/>
            </w:pPr>
            <w:r>
              <w:t>(</w:t>
            </w:r>
            <w:fldSimple w:instr=" SEQ Equation \* ARABIC ">
              <w:r w:rsidR="00A2102A">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2C652659" w:rsidR="00916B59" w:rsidRDefault="00916B59">
            <w:pPr>
              <w:pStyle w:val="Caption"/>
              <w:keepNext/>
              <w:jc w:val="right"/>
            </w:pPr>
            <w:r>
              <w:t>(</w:t>
            </w:r>
            <w:fldSimple w:instr=" SEQ Equation \* ARABIC ">
              <w:r w:rsidR="00A2102A">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0D49EA">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m:t>
                    </m:r>
                    <m:r>
                      <w:rPr>
                        <w:rFonts w:ascii="Cambria Math" w:hAnsi="Cambria Math"/>
                      </w:rPr>
                      <m:t>,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483918F" w:rsidR="00916B59" w:rsidRDefault="00916B59">
            <w:pPr>
              <w:pStyle w:val="Caption"/>
              <w:keepNext/>
              <w:jc w:val="right"/>
            </w:pPr>
            <w:r>
              <w:t>(</w:t>
            </w:r>
            <w:fldSimple w:instr=" SEQ Equation \* ARABIC ">
              <w:r w:rsidR="00A2102A">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0D49EA">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463216B2" w:rsidR="00916B59" w:rsidRDefault="00916B59">
            <w:pPr>
              <w:pStyle w:val="Caption"/>
              <w:keepNext/>
              <w:jc w:val="right"/>
            </w:pPr>
            <w:r>
              <w:t>(</w:t>
            </w:r>
            <w:fldSimple w:instr=" SEQ Equation \* ARABIC ">
              <w:r w:rsidR="00A2102A">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0D49EA">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28C8961F" w:rsidR="00916B59" w:rsidRDefault="00916B59">
            <w:pPr>
              <w:pStyle w:val="Caption"/>
              <w:keepNext/>
              <w:jc w:val="right"/>
            </w:pPr>
            <w:r>
              <w:t>(</w:t>
            </w:r>
            <w:fldSimple w:instr=" SEQ Equation \* ARABIC ">
              <w:r w:rsidR="00A2102A">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0D49EA">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5E896F4D" w:rsidR="00916B59" w:rsidRDefault="00916B59">
            <w:pPr>
              <w:pStyle w:val="Caption"/>
              <w:keepNext/>
              <w:jc w:val="right"/>
            </w:pPr>
            <w:r>
              <w:t>(</w:t>
            </w:r>
            <w:fldSimple w:instr=" SEQ Equation \* ARABIC ">
              <w:r w:rsidR="00A2102A">
                <w:rPr>
                  <w:noProof/>
                </w:rPr>
                <w:t>11</w:t>
              </w:r>
            </w:fldSimple>
            <w:r>
              <w:t>)</w:t>
            </w:r>
          </w:p>
        </w:tc>
      </w:tr>
    </w:tbl>
    <w:p w14:paraId="1734EA0A" w14:textId="77777777" w:rsidR="00916B59" w:rsidRPr="00B03657" w:rsidRDefault="000D49EA"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0D49EA">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204EAAD8" w:rsidR="00916B59" w:rsidRDefault="00916B59">
            <w:pPr>
              <w:pStyle w:val="Caption"/>
              <w:keepNext/>
              <w:jc w:val="right"/>
            </w:pPr>
            <w:r>
              <w:t>(</w:t>
            </w:r>
            <w:fldSimple w:instr=" SEQ Equation \* ARABIC ">
              <w:r w:rsidR="00A2102A">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0D49EA">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1CF4478" w:rsidR="00916B59" w:rsidRDefault="00916B59">
            <w:pPr>
              <w:pStyle w:val="Caption"/>
              <w:keepNext/>
              <w:jc w:val="right"/>
            </w:pPr>
            <w:r>
              <w:t>(</w:t>
            </w:r>
            <w:fldSimple w:instr=" SEQ Equation \* ARABIC ">
              <w:r w:rsidR="00A2102A">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0D49EA">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7EF69508" w:rsidR="00916B59" w:rsidRDefault="00916B59">
            <w:pPr>
              <w:pStyle w:val="Caption"/>
              <w:keepNext/>
              <w:jc w:val="right"/>
            </w:pPr>
            <w:bookmarkStart w:id="11" w:name="_Ref167364187"/>
            <w:r>
              <w:t>(</w:t>
            </w:r>
            <w:fldSimple w:instr=" SEQ Equation \* ARABIC ">
              <w:r w:rsidR="00A2102A">
                <w:rPr>
                  <w:noProof/>
                </w:rPr>
                <w:t>14</w:t>
              </w:r>
            </w:fldSimple>
            <w:r>
              <w:t>)</w:t>
            </w:r>
            <w:bookmarkEnd w:id="11"/>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5437CB39" w:rsidR="00916B59" w:rsidRDefault="00916B59">
            <w:pPr>
              <w:pStyle w:val="Caption"/>
              <w:keepNext/>
              <w:jc w:val="right"/>
            </w:pPr>
            <w:r>
              <w:t>(</w:t>
            </w:r>
            <w:fldSimple w:instr=" SEQ Equation \* ARABIC ">
              <w:r w:rsidR="00A2102A">
                <w:rPr>
                  <w:noProof/>
                </w:rPr>
                <w:t>15</w:t>
              </w:r>
            </w:fldSimple>
            <w:r>
              <w:t>)</w:t>
            </w:r>
          </w:p>
        </w:tc>
      </w:tr>
    </w:tbl>
    <w:p w14:paraId="1746F076" w14:textId="25CF7718"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A2102A">
        <w:t>(</w:t>
      </w:r>
      <w:r w:rsidR="00A2102A">
        <w:rPr>
          <w:noProof/>
        </w:rPr>
        <w:t>14</w:t>
      </w:r>
      <w:r w:rsidR="00A2102A">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12"/>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shock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proofErr w:type="spellStart"/>
      <w:r w:rsidR="00950EFE">
        <w:rPr>
          <w:rFonts w:eastAsiaTheme="minorEastAsia"/>
        </w:rPr>
        <w:t>ir</w:t>
      </w:r>
      <w:proofErr w:type="spellEnd"/>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We can solve this to obtain</w:t>
      </w:r>
      <w:r w:rsidR="00950EFE">
        <w:rPr>
          <w:rFonts w:eastAsiaTheme="minorEastAsia"/>
        </w:rPr>
        <w:t xml:space="preserve"> Q*</w:t>
      </w:r>
      <w:r>
        <w:rPr>
          <w:rFonts w:eastAsiaTheme="minorEastAsia"/>
        </w:rPr>
        <w:t>:</w:t>
      </w:r>
    </w:p>
    <w:p w14:paraId="0E3C7E20" w14:textId="77777777" w:rsidR="003666CD" w:rsidRPr="00CB4128" w:rsidRDefault="000D49EA"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0D49EA"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0D49EA"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0D49EA"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12"/>
      <w:r w:rsidR="00FD2267">
        <w:rPr>
          <w:rStyle w:val="CommentReference"/>
        </w:rPr>
        <w:commentReference w:id="12"/>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0D49EA">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m:t>
                            </m:r>
                            <m:r>
                              <w:rPr>
                                <w:rFonts w:ascii="Cambria Math" w:hAnsi="Cambria Math"/>
                              </w:rPr>
                              <m:t>+</m:t>
                            </m:r>
                            <m:r>
                              <w:rPr>
                                <w:rFonts w:ascii="Cambria Math" w:hAnsi="Cambria Math"/>
                              </w:rPr>
                              <m:t>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167B05D" w14:textId="64A8ED3D" w:rsidR="00916B59" w:rsidRDefault="00916B59">
            <w:pPr>
              <w:pStyle w:val="Caption"/>
              <w:keepNext/>
              <w:jc w:val="right"/>
            </w:pPr>
            <w:r>
              <w:t>(</w:t>
            </w:r>
            <w:fldSimple w:instr=" SEQ Equation \* ARABIC ">
              <w:r w:rsidR="00A2102A">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0D49EA">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m:t>
                </m:r>
                <m:r>
                  <w:rPr>
                    <w:rFonts w:ascii="Cambria Math" w:eastAsiaTheme="minorEastAsia" w:hAnsi="Cambria Math"/>
                  </w:rPr>
                  <m:t>1</m:t>
                </m:r>
              </m:oMath>
            </m:oMathPara>
          </w:p>
        </w:tc>
        <w:tc>
          <w:tcPr>
            <w:tcW w:w="350" w:type="pct"/>
          </w:tcPr>
          <w:p w14:paraId="0FECD4DF" w14:textId="28A3964F" w:rsidR="00916B59" w:rsidRDefault="00916B59">
            <w:pPr>
              <w:pStyle w:val="Caption"/>
              <w:keepNext/>
              <w:jc w:val="right"/>
            </w:pPr>
            <w:r>
              <w:t>(</w:t>
            </w:r>
            <w:fldSimple w:instr=" SEQ Equation \* ARABIC ">
              <w:r w:rsidR="00A2102A">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0D49EA">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3BA8BB7C" w:rsidR="00916B59" w:rsidRDefault="00916B59">
            <w:pPr>
              <w:pStyle w:val="Caption"/>
              <w:keepNext/>
              <w:jc w:val="right"/>
            </w:pPr>
            <w:r>
              <w:t>(</w:t>
            </w:r>
            <w:fldSimple w:instr=" SEQ Equation \* ARABIC ">
              <w:r w:rsidR="00A2102A">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0D49EA">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5F10B868" w:rsidR="00916B59" w:rsidRDefault="00916B59">
            <w:pPr>
              <w:pStyle w:val="Caption"/>
              <w:keepNext/>
              <w:jc w:val="right"/>
            </w:pPr>
            <w:r>
              <w:t>(</w:t>
            </w:r>
            <w:fldSimple w:instr=" SEQ Equation \* ARABIC ">
              <w:r w:rsidR="00A2102A">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0D49EA">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6E1C8A68" w:rsidR="00916B59" w:rsidRDefault="00916B59">
            <w:pPr>
              <w:pStyle w:val="Caption"/>
              <w:keepNext/>
              <w:jc w:val="right"/>
            </w:pPr>
            <w:r>
              <w:t>(</w:t>
            </w:r>
            <w:fldSimple w:instr=" SEQ Equation \* ARABIC ">
              <w:r w:rsidR="00A2102A">
                <w:rPr>
                  <w:noProof/>
                </w:rPr>
                <w:t>20</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0EA15984" w:rsidR="00916B59" w:rsidRDefault="00916B59">
            <w:pPr>
              <w:pStyle w:val="Caption"/>
              <w:keepNext/>
              <w:jc w:val="right"/>
            </w:pPr>
            <w:r>
              <w:t>(</w:t>
            </w:r>
            <w:fldSimple w:instr=" SEQ Equation \* ARABIC ">
              <w:r w:rsidR="00A2102A">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0D49EA">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470B7894" w:rsidR="00916B59" w:rsidRDefault="00916B59">
            <w:pPr>
              <w:pStyle w:val="Caption"/>
              <w:keepNext/>
              <w:jc w:val="right"/>
            </w:pPr>
            <w:r>
              <w:t>(</w:t>
            </w:r>
            <w:fldSimple w:instr=" SEQ Equation \* ARABIC ">
              <w:r w:rsidR="00A2102A">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217D9D77" w:rsidR="00916B59" w:rsidRDefault="00916B59">
            <w:pPr>
              <w:pStyle w:val="Caption"/>
              <w:keepNext/>
              <w:jc w:val="right"/>
            </w:pPr>
            <w:r>
              <w:t>(</w:t>
            </w:r>
            <w:fldSimple w:instr=" SEQ Equation \* ARABIC ">
              <w:r w:rsidR="00A2102A">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22996F3C" w:rsidR="00916B59" w:rsidRDefault="00916B59">
            <w:pPr>
              <w:pStyle w:val="Caption"/>
              <w:keepNext/>
              <w:jc w:val="right"/>
            </w:pPr>
            <w:r>
              <w:t>(</w:t>
            </w:r>
            <w:fldSimple w:instr=" SEQ Equation \* ARABIC ">
              <w:r w:rsidR="00A2102A">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5C0734F3" w:rsidR="00916B59" w:rsidRDefault="00916B59">
            <w:pPr>
              <w:pStyle w:val="Caption"/>
              <w:keepNext/>
              <w:jc w:val="right"/>
            </w:pPr>
            <w:r>
              <w:t>(</w:t>
            </w:r>
            <w:fldSimple w:instr=" SEQ Equation \* ARABIC ">
              <w:r w:rsidR="00A2102A">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02E0E4D6" w:rsidR="00916B59" w:rsidRDefault="00916B59">
            <w:pPr>
              <w:pStyle w:val="Caption"/>
              <w:keepNext/>
              <w:jc w:val="right"/>
            </w:pPr>
            <w:r>
              <w:t>(</w:t>
            </w:r>
            <w:fldSimple w:instr=" SEQ Equation \* ARABIC ">
              <w:r w:rsidR="00A2102A">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66B596CC" w:rsidR="00916B59" w:rsidRDefault="00916B59">
            <w:pPr>
              <w:pStyle w:val="Caption"/>
              <w:keepNext/>
              <w:jc w:val="right"/>
            </w:pPr>
            <w:r>
              <w:t>(</w:t>
            </w:r>
            <w:fldSimple w:instr=" SEQ Equation \* ARABIC ">
              <w:r w:rsidR="00A2102A">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49AF5BB5" w:rsidR="00916B59" w:rsidRDefault="00916B59">
            <w:pPr>
              <w:pStyle w:val="Caption"/>
              <w:keepNext/>
              <w:jc w:val="right"/>
            </w:pPr>
            <w:r>
              <w:t>(</w:t>
            </w:r>
            <w:fldSimple w:instr=" SEQ Equation \* ARABIC ">
              <w:r w:rsidR="00A2102A">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proofErr w:type="spellStart"/>
      <w:r w:rsidRPr="00E45497">
        <w:rPr>
          <w:vertAlign w:val="superscript"/>
        </w:rPr>
        <w:t>rd</w:t>
      </w:r>
      <w:proofErr w:type="spellEnd"/>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3" w:name="_Ref169916041"/>
      <w:r>
        <w:t>Identification Strategy</w:t>
      </w:r>
      <w:bookmarkEnd w:id="13"/>
    </w:p>
    <w:p w14:paraId="77B1FAB3" w14:textId="2532FCE3" w:rsidR="008F335A" w:rsidRDefault="008F335A" w:rsidP="008F335A">
      <w:commentRangeStart w:id="14"/>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allowing for causal inference. However, in the context of the clearing mandate, the CFTC requirements (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4"/>
      <w:r w:rsidR="00A50363">
        <w:rPr>
          <w:rStyle w:val="CommentReference"/>
        </w:rPr>
        <w:commentReference w:id="14"/>
      </w:r>
    </w:p>
    <w:p w14:paraId="6482980E" w14:textId="079AB0CC" w:rsidR="00E162B2" w:rsidRPr="00E162B2" w:rsidRDefault="00E162B2" w:rsidP="00076D05">
      <w:pPr>
        <w:pStyle w:val="Heading2"/>
      </w:pPr>
      <w:r>
        <w:t>Pricing</w:t>
      </w:r>
    </w:p>
    <w:p w14:paraId="095C4E16" w14:textId="1C3A8F61"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A2102A">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0D49EA">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604C4433" w:rsidR="00916B59" w:rsidRDefault="00916B59">
            <w:pPr>
              <w:pStyle w:val="Caption"/>
              <w:keepNext/>
              <w:jc w:val="right"/>
            </w:pPr>
            <w:r>
              <w:t>(</w:t>
            </w:r>
            <w:fldSimple w:instr=" SEQ Equation \* ARABIC ">
              <w:r w:rsidR="00A2102A">
                <w:rPr>
                  <w:noProof/>
                </w:rPr>
                <w:t>29</w:t>
              </w:r>
            </w:fldSimple>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15"/>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5"/>
      <w:r w:rsidR="00964440">
        <w:rPr>
          <w:rStyle w:val="CommentReference"/>
        </w:rPr>
        <w:commentReference w:id="15"/>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16"/>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0D49EA"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m:t>
          </m:r>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t</m:t>
              </m:r>
              <m:r>
                <w:rPr>
                  <w:rFonts w:ascii="Cambria Math" w:hAnsi="Cambria Math"/>
                  <w:vertAlign w:val="subscript"/>
                </w:rPr>
                <m:t xml:space="preserve"> ×</m:t>
              </m:r>
              <m:r>
                <w:rPr>
                  <w:rFonts w:ascii="Cambria Math" w:hAnsi="Cambria Math"/>
                  <w:vertAlign w:val="subscript"/>
                </w:rPr>
                <m:t>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4367C9E4"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A2102A">
        <w:t xml:space="preserve">Table </w:t>
      </w:r>
      <w:r w:rsidR="00A2102A">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16"/>
      <w:r w:rsidR="00EC36AC">
        <w:rPr>
          <w:rStyle w:val="CommentReference"/>
        </w:rPr>
        <w:commentReference w:id="16"/>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559D6C6C" w14:textId="4A7B4FF6" w:rsidR="007239CB" w:rsidRDefault="007239CB" w:rsidP="00561948">
      <w:pPr>
        <w:ind w:firstLine="0"/>
      </w:pPr>
    </w:p>
    <w:p w14:paraId="6439E221" w14:textId="748151A5" w:rsidR="007239CB" w:rsidRDefault="007239CB" w:rsidP="007239CB">
      <w:pPr>
        <w:pStyle w:val="Caption"/>
        <w:keepNext/>
      </w:pPr>
      <w:bookmarkStart w:id="17" w:name="_Ref187170528"/>
      <w:r>
        <w:t xml:space="preserve">Table </w:t>
      </w:r>
      <w:fldSimple w:instr=" SEQ Table \* ARABIC ">
        <w:r w:rsidR="00A2102A">
          <w:rPr>
            <w:noProof/>
          </w:rPr>
          <w:t>3</w:t>
        </w:r>
      </w:fldSimple>
      <w:bookmarkEnd w:id="17"/>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29970E52" w:rsidR="00916B59" w:rsidRDefault="00916B59" w:rsidP="00916B59">
      <w:r>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A2102A">
        <w:t xml:space="preserve">Figure </w:t>
      </w:r>
      <w:r w:rsidR="00A2102A">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695A7AA6" w14:textId="0A7C6717" w:rsidR="000A0237" w:rsidRDefault="000A0237" w:rsidP="000A0237">
      <w:r>
        <w:t xml:space="preserve">Finally, I test the validity of the parallel </w:t>
      </w:r>
      <w:proofErr w:type="gramStart"/>
      <w:r>
        <w:t>trends</w:t>
      </w:r>
      <w:proofErr w:type="gramEnd"/>
      <w:r>
        <w:t xml:space="preserve"> assumption using a placebo difference-in-differences. </w:t>
      </w:r>
      <w:r>
        <w:fldChar w:fldCharType="begin"/>
      </w:r>
      <w:r>
        <w:instrText xml:space="preserve"> REF _Ref170032710 \h </w:instrText>
      </w:r>
      <w:r>
        <w:fldChar w:fldCharType="separate"/>
      </w:r>
      <w:r w:rsidR="00A2102A">
        <w:t xml:space="preserve">Table </w:t>
      </w:r>
      <w:r w:rsidR="00A2102A">
        <w:rPr>
          <w:noProof/>
        </w:rPr>
        <w:t>4</w:t>
      </w:r>
      <w:r>
        <w:fldChar w:fldCharType="end"/>
      </w:r>
      <w:r>
        <w:t xml:space="preserve"> shows the results from a placebo difference-in-differences regression. I pick the 20 trading days before the periods studied above (60 trading days in total across three phases). I create a “placebo” difference-in-differences, as if there was a transition to clearing mandate on the 11</w:t>
      </w:r>
      <w:r w:rsidRPr="00EE0253">
        <w:rPr>
          <w:vertAlign w:val="superscript"/>
        </w:rPr>
        <w:t>th</w:t>
      </w:r>
      <w:r>
        <w:t xml:space="preserve"> trading day (i.e. Feb 11, May 13 and Aug 12). The results do not show any effect from this placebo DiD, further strengthening our belief that the increase in premia seen in the actual DiD is real.</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4EC144A0" w:rsidR="00C07EA6" w:rsidRDefault="00C07EA6" w:rsidP="00A94C0E">
      <w:pPr>
        <w:pStyle w:val="Caption"/>
        <w:keepNext/>
      </w:pPr>
      <w:bookmarkStart w:id="18" w:name="_Ref169917013"/>
      <w:r>
        <w:t xml:space="preserve">Figure </w:t>
      </w:r>
      <w:fldSimple w:instr=" SEQ Figure \* ARABIC ">
        <w:r w:rsidR="00A2102A">
          <w:rPr>
            <w:noProof/>
          </w:rPr>
          <w:t>4</w:t>
        </w:r>
      </w:fldSimple>
      <w:bookmarkEnd w:id="18"/>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57C46709" w14:textId="06AB8ADC" w:rsidR="004079FB" w:rsidRDefault="004079FB" w:rsidP="004079FB">
      <w:pPr>
        <w:pStyle w:val="Caption"/>
        <w:keepNext/>
        <w:jc w:val="left"/>
      </w:pPr>
      <w:bookmarkStart w:id="19" w:name="_Ref170032710"/>
      <w:r>
        <w:t xml:space="preserve">Table </w:t>
      </w:r>
      <w:r>
        <w:fldChar w:fldCharType="begin"/>
      </w:r>
      <w:r>
        <w:instrText xml:space="preserve"> SEQ Table \* ARABIC </w:instrText>
      </w:r>
      <w:r>
        <w:fldChar w:fldCharType="separate"/>
      </w:r>
      <w:r w:rsidR="00A2102A">
        <w:rPr>
          <w:noProof/>
        </w:rPr>
        <w:t>4</w:t>
      </w:r>
      <w:r>
        <w:fldChar w:fldCharType="end"/>
      </w:r>
      <w:bookmarkEnd w:id="19"/>
      <w:r>
        <w:rPr>
          <w:noProof/>
        </w:rPr>
        <w:t xml:space="preserve"> Placebo DiD </w:t>
      </w:r>
      <w:r w:rsidR="00184C80">
        <w:rPr>
          <w:noProof/>
        </w:rPr>
        <w:t>r</w:t>
      </w:r>
      <w:r>
        <w:rPr>
          <w:noProof/>
        </w:rPr>
        <w:t>esults</w:t>
      </w:r>
      <w:r w:rsidR="00184C80">
        <w:rPr>
          <w:noProof/>
        </w:rPr>
        <w:t xml:space="preserve">. The placebo DiD </w:t>
      </w:r>
      <w:r w:rsidR="001544D7">
        <w:rPr>
          <w:noProof/>
        </w:rPr>
        <w:t xml:space="preserve">is </w:t>
      </w:r>
      <w:r w:rsidR="00632BC9">
        <w:rPr>
          <w:noProof/>
        </w:rPr>
        <w:t xml:space="preserve"> </w:t>
      </w:r>
      <w:r w:rsidR="00FC6143">
        <w:rPr>
          <w:noProof/>
        </w:rPr>
        <w:t xml:space="preserve">the same type of </w:t>
      </w:r>
      <w:r w:rsidR="001544D7">
        <w:rPr>
          <w:noProof/>
        </w:rPr>
        <w:t xml:space="preserve">DiD </w:t>
      </w:r>
      <w:r w:rsidR="00ED4522">
        <w:rPr>
          <w:noProof/>
        </w:rPr>
        <w:t xml:space="preserve">analysis </w:t>
      </w:r>
      <w:r w:rsidR="00100DFE">
        <w:rPr>
          <w:noProof/>
        </w:rPr>
        <w:t>described in the identification strategy</w:t>
      </w:r>
      <w:r w:rsidR="00ED4522">
        <w:rPr>
          <w:noProof/>
        </w:rPr>
        <w:t xml:space="preserve"> section</w:t>
      </w:r>
      <w:r w:rsidR="00100DFE">
        <w:rPr>
          <w:noProof/>
        </w:rPr>
        <w:t xml:space="preserve">, but during a period where there was no </w:t>
      </w:r>
      <w:r w:rsidR="005F1ECB">
        <w:rPr>
          <w:noProof/>
        </w:rPr>
        <w:t xml:space="preserve">variation </w:t>
      </w:r>
      <w:r w:rsidR="001544D7">
        <w:rPr>
          <w:noProof/>
        </w:rPr>
        <w:t>in central clearing requirements</w:t>
      </w:r>
      <w:r w:rsidR="00ED4522">
        <w:rPr>
          <w:noProof/>
        </w:rPr>
        <w:t xml:space="preserve">. Specifically, this looks at </w:t>
      </w:r>
      <w:r w:rsidR="005F1ECB">
        <w:rPr>
          <w:noProof/>
        </w:rPr>
        <w:t>the 2</w:t>
      </w:r>
      <w:r w:rsidR="00C3688F">
        <w:rPr>
          <w:noProof/>
        </w:rPr>
        <w:t xml:space="preserve">0 </w:t>
      </w:r>
      <w:r w:rsidR="005F1ECB">
        <w:rPr>
          <w:noProof/>
        </w:rPr>
        <w:t xml:space="preserve">trading days before the “study period” of each phase </w:t>
      </w:r>
      <w:r w:rsidR="00B947DD">
        <w:rPr>
          <w:noProof/>
        </w:rPr>
        <w:t xml:space="preserve">and </w:t>
      </w:r>
      <w:r w:rsidR="00057C26">
        <w:rPr>
          <w:noProof/>
        </w:rPr>
        <w:t xml:space="preserve">performs a “placebo” analysis as if the central clearing mandate </w:t>
      </w:r>
      <w:r w:rsidR="00B338A4">
        <w:rPr>
          <w:noProof/>
        </w:rPr>
        <w:t xml:space="preserve">had been implented on the </w:t>
      </w:r>
      <w:r w:rsidR="00057C26">
        <w:rPr>
          <w:noProof/>
        </w:rPr>
        <w:t>the tenth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4079FB" w:rsidRPr="00AD6A41" w14:paraId="4E86D8C6" w14:textId="77777777" w:rsidTr="00AD290E">
        <w:trPr>
          <w:tblCellSpacing w:w="15" w:type="dxa"/>
          <w:jc w:val="center"/>
        </w:trPr>
        <w:tc>
          <w:tcPr>
            <w:tcW w:w="0" w:type="auto"/>
            <w:gridSpan w:val="3"/>
            <w:tcBorders>
              <w:top w:val="nil"/>
              <w:left w:val="nil"/>
              <w:bottom w:val="nil"/>
              <w:right w:val="nil"/>
            </w:tcBorders>
            <w:vAlign w:val="center"/>
            <w:hideMark/>
          </w:tcPr>
          <w:p w14:paraId="24B1A800" w14:textId="77777777" w:rsidR="004079FB" w:rsidRPr="00AD6A41" w:rsidRDefault="004079FB" w:rsidP="00AD290E">
            <w:pPr>
              <w:spacing w:line="240" w:lineRule="auto"/>
              <w:ind w:firstLine="0"/>
              <w:jc w:val="center"/>
              <w:rPr>
                <w:rFonts w:eastAsia="Times New Roman"/>
              </w:rPr>
            </w:pPr>
            <w:r>
              <w:rPr>
                <w:rFonts w:eastAsia="Times New Roman"/>
                <w:b/>
                <w:bCs/>
              </w:rPr>
              <w:t>Placebo Difference-in-Difference Results</w:t>
            </w:r>
          </w:p>
        </w:tc>
      </w:tr>
      <w:tr w:rsidR="004079FB" w:rsidRPr="00AD6A41" w14:paraId="25988CEA" w14:textId="77777777" w:rsidTr="00AD290E">
        <w:trPr>
          <w:tblCellSpacing w:w="15" w:type="dxa"/>
          <w:jc w:val="center"/>
        </w:trPr>
        <w:tc>
          <w:tcPr>
            <w:tcW w:w="0" w:type="auto"/>
            <w:gridSpan w:val="3"/>
            <w:tcBorders>
              <w:bottom w:val="single" w:sz="6" w:space="0" w:color="000000"/>
            </w:tcBorders>
            <w:vAlign w:val="center"/>
            <w:hideMark/>
          </w:tcPr>
          <w:p w14:paraId="2636F66D" w14:textId="77777777" w:rsidR="004079FB" w:rsidRPr="00AD6A41" w:rsidRDefault="004079FB" w:rsidP="00AD290E">
            <w:pPr>
              <w:spacing w:line="240" w:lineRule="auto"/>
              <w:ind w:firstLine="0"/>
              <w:jc w:val="center"/>
              <w:rPr>
                <w:rFonts w:eastAsia="Times New Roman"/>
              </w:rPr>
            </w:pPr>
          </w:p>
        </w:tc>
      </w:tr>
      <w:tr w:rsidR="004079FB" w:rsidRPr="00AD6A41" w14:paraId="7CE14D5D" w14:textId="77777777" w:rsidTr="00AD290E">
        <w:trPr>
          <w:tblCellSpacing w:w="15" w:type="dxa"/>
          <w:jc w:val="center"/>
        </w:trPr>
        <w:tc>
          <w:tcPr>
            <w:tcW w:w="0" w:type="auto"/>
            <w:vAlign w:val="center"/>
            <w:hideMark/>
          </w:tcPr>
          <w:p w14:paraId="6862B443" w14:textId="77777777" w:rsidR="004079FB" w:rsidRPr="00AD6A41" w:rsidRDefault="004079FB" w:rsidP="00AD290E">
            <w:pPr>
              <w:spacing w:line="240" w:lineRule="auto"/>
              <w:ind w:firstLine="0"/>
              <w:jc w:val="center"/>
              <w:rPr>
                <w:rFonts w:eastAsia="Times New Roman"/>
                <w:sz w:val="20"/>
                <w:szCs w:val="20"/>
              </w:rPr>
            </w:pPr>
          </w:p>
        </w:tc>
        <w:tc>
          <w:tcPr>
            <w:tcW w:w="0" w:type="auto"/>
            <w:gridSpan w:val="2"/>
            <w:vAlign w:val="center"/>
            <w:hideMark/>
          </w:tcPr>
          <w:p w14:paraId="2DAA6494" w14:textId="77777777" w:rsidR="004079FB" w:rsidRPr="00AD6A41" w:rsidRDefault="004079FB" w:rsidP="00AD290E">
            <w:pPr>
              <w:spacing w:line="240" w:lineRule="auto"/>
              <w:ind w:firstLine="0"/>
              <w:jc w:val="center"/>
              <w:rPr>
                <w:rFonts w:eastAsia="Times New Roman"/>
              </w:rPr>
            </w:pPr>
            <w:r w:rsidRPr="00AD6A41">
              <w:rPr>
                <w:rFonts w:eastAsia="Times New Roman"/>
              </w:rPr>
              <w:t>Dependent variable: Premium</w:t>
            </w:r>
          </w:p>
        </w:tc>
      </w:tr>
      <w:tr w:rsidR="004079FB" w:rsidRPr="00AD6A41" w14:paraId="2842971B" w14:textId="77777777" w:rsidTr="00AD290E">
        <w:trPr>
          <w:tblCellSpacing w:w="15" w:type="dxa"/>
          <w:jc w:val="center"/>
        </w:trPr>
        <w:tc>
          <w:tcPr>
            <w:tcW w:w="0" w:type="auto"/>
            <w:vAlign w:val="center"/>
            <w:hideMark/>
          </w:tcPr>
          <w:p w14:paraId="6A61F38D" w14:textId="77777777" w:rsidR="004079FB" w:rsidRPr="00AD6A41" w:rsidRDefault="004079FB" w:rsidP="00AD290E">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4AC95159" w14:textId="77777777" w:rsidR="004079FB" w:rsidRPr="00AD6A41" w:rsidRDefault="004079FB" w:rsidP="00AD290E">
            <w:pPr>
              <w:spacing w:line="240" w:lineRule="auto"/>
              <w:ind w:firstLine="0"/>
              <w:jc w:val="center"/>
              <w:rPr>
                <w:rFonts w:eastAsia="Times New Roman"/>
                <w:sz w:val="20"/>
                <w:szCs w:val="20"/>
              </w:rPr>
            </w:pPr>
          </w:p>
        </w:tc>
      </w:tr>
      <w:tr w:rsidR="004079FB" w:rsidRPr="00AD6A41" w14:paraId="0E8F2EBC" w14:textId="77777777" w:rsidTr="00AD290E">
        <w:trPr>
          <w:tblCellSpacing w:w="15" w:type="dxa"/>
          <w:jc w:val="center"/>
        </w:trPr>
        <w:tc>
          <w:tcPr>
            <w:tcW w:w="0" w:type="auto"/>
            <w:vAlign w:val="center"/>
            <w:hideMark/>
          </w:tcPr>
          <w:p w14:paraId="1DAB9D22" w14:textId="77777777" w:rsidR="004079FB" w:rsidRPr="00AD6A41" w:rsidRDefault="004079FB" w:rsidP="00AD290E">
            <w:pPr>
              <w:spacing w:line="240" w:lineRule="auto"/>
              <w:ind w:firstLine="0"/>
              <w:jc w:val="center"/>
              <w:rPr>
                <w:rFonts w:eastAsia="Times New Roman"/>
                <w:sz w:val="20"/>
                <w:szCs w:val="20"/>
              </w:rPr>
            </w:pPr>
          </w:p>
        </w:tc>
        <w:tc>
          <w:tcPr>
            <w:tcW w:w="0" w:type="auto"/>
            <w:vAlign w:val="center"/>
            <w:hideMark/>
          </w:tcPr>
          <w:p w14:paraId="5BB7EF47" w14:textId="77777777" w:rsidR="004079FB" w:rsidRPr="00AD6A41" w:rsidRDefault="004079FB" w:rsidP="00AD290E">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3A634D09" w14:textId="77777777" w:rsidR="004079FB" w:rsidRPr="00AD6A41" w:rsidRDefault="004079FB" w:rsidP="00AD290E">
            <w:pPr>
              <w:spacing w:line="240" w:lineRule="auto"/>
              <w:ind w:firstLine="0"/>
              <w:jc w:val="center"/>
              <w:rPr>
                <w:rFonts w:eastAsia="Times New Roman"/>
              </w:rPr>
            </w:pPr>
            <w:r w:rsidRPr="00AD6A41">
              <w:rPr>
                <w:rFonts w:eastAsia="Times New Roman"/>
              </w:rPr>
              <w:t>Advanced Model</w:t>
            </w:r>
          </w:p>
        </w:tc>
      </w:tr>
      <w:tr w:rsidR="004079FB" w:rsidRPr="00AD6A41" w14:paraId="37740779" w14:textId="77777777" w:rsidTr="00AD290E">
        <w:trPr>
          <w:tblCellSpacing w:w="15" w:type="dxa"/>
          <w:jc w:val="center"/>
        </w:trPr>
        <w:tc>
          <w:tcPr>
            <w:tcW w:w="0" w:type="auto"/>
            <w:vAlign w:val="center"/>
            <w:hideMark/>
          </w:tcPr>
          <w:p w14:paraId="26009B52"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0535509" w14:textId="77777777" w:rsidR="004079FB" w:rsidRPr="00AD6A41" w:rsidRDefault="004079FB" w:rsidP="00AD290E">
            <w:pPr>
              <w:spacing w:line="240" w:lineRule="auto"/>
              <w:ind w:firstLine="0"/>
              <w:jc w:val="center"/>
              <w:rPr>
                <w:rFonts w:eastAsia="Times New Roman"/>
              </w:rPr>
            </w:pPr>
            <w:r w:rsidRPr="00AD6A41">
              <w:rPr>
                <w:rFonts w:eastAsia="Times New Roman"/>
              </w:rPr>
              <w:t>(1)</w:t>
            </w:r>
          </w:p>
        </w:tc>
        <w:tc>
          <w:tcPr>
            <w:tcW w:w="0" w:type="auto"/>
            <w:vAlign w:val="center"/>
            <w:hideMark/>
          </w:tcPr>
          <w:p w14:paraId="17F1EF3F" w14:textId="77777777" w:rsidR="004079FB" w:rsidRPr="00AD6A41" w:rsidRDefault="004079FB" w:rsidP="00AD290E">
            <w:pPr>
              <w:spacing w:line="240" w:lineRule="auto"/>
              <w:ind w:firstLine="0"/>
              <w:jc w:val="center"/>
              <w:rPr>
                <w:rFonts w:eastAsia="Times New Roman"/>
              </w:rPr>
            </w:pPr>
            <w:r w:rsidRPr="00AD6A41">
              <w:rPr>
                <w:rFonts w:eastAsia="Times New Roman"/>
              </w:rPr>
              <w:t>(2)</w:t>
            </w:r>
          </w:p>
        </w:tc>
      </w:tr>
      <w:tr w:rsidR="004079FB" w:rsidRPr="00AD6A41" w14:paraId="7C2E8B9A" w14:textId="77777777" w:rsidTr="00AD290E">
        <w:trPr>
          <w:tblCellSpacing w:w="15" w:type="dxa"/>
          <w:jc w:val="center"/>
        </w:trPr>
        <w:tc>
          <w:tcPr>
            <w:tcW w:w="0" w:type="auto"/>
            <w:gridSpan w:val="3"/>
            <w:tcBorders>
              <w:bottom w:val="single" w:sz="6" w:space="0" w:color="000000"/>
            </w:tcBorders>
            <w:vAlign w:val="center"/>
            <w:hideMark/>
          </w:tcPr>
          <w:p w14:paraId="794F8F04" w14:textId="77777777" w:rsidR="004079FB" w:rsidRPr="00AD6A41" w:rsidRDefault="004079FB" w:rsidP="00AD290E">
            <w:pPr>
              <w:spacing w:line="240" w:lineRule="auto"/>
              <w:ind w:firstLine="0"/>
              <w:jc w:val="center"/>
              <w:rPr>
                <w:rFonts w:eastAsia="Times New Roman"/>
              </w:rPr>
            </w:pPr>
          </w:p>
        </w:tc>
      </w:tr>
      <w:tr w:rsidR="004079FB" w:rsidRPr="00AD6A41" w14:paraId="7AB3AEC7" w14:textId="77777777" w:rsidTr="00AD290E">
        <w:trPr>
          <w:tblCellSpacing w:w="15" w:type="dxa"/>
          <w:jc w:val="center"/>
        </w:trPr>
        <w:tc>
          <w:tcPr>
            <w:tcW w:w="0" w:type="auto"/>
            <w:vAlign w:val="center"/>
            <w:hideMark/>
          </w:tcPr>
          <w:p w14:paraId="20AE9C97" w14:textId="77777777" w:rsidR="004079FB" w:rsidRPr="00AD6A41" w:rsidRDefault="004079FB" w:rsidP="00AD290E">
            <w:pPr>
              <w:spacing w:line="240" w:lineRule="auto"/>
              <w:ind w:firstLine="0"/>
              <w:jc w:val="left"/>
              <w:rPr>
                <w:rFonts w:eastAsia="Times New Roman"/>
              </w:rPr>
            </w:pPr>
            <w:r w:rsidRPr="00AD6A41">
              <w:rPr>
                <w:rFonts w:eastAsia="Times New Roman"/>
              </w:rPr>
              <w:t>Group</w:t>
            </w:r>
          </w:p>
        </w:tc>
        <w:tc>
          <w:tcPr>
            <w:tcW w:w="0" w:type="auto"/>
            <w:vAlign w:val="center"/>
            <w:hideMark/>
          </w:tcPr>
          <w:p w14:paraId="65BA1A41" w14:textId="77777777" w:rsidR="004079FB" w:rsidRPr="00AD6A41" w:rsidRDefault="004079FB" w:rsidP="00AD290E">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2F8E21CE" w14:textId="77777777" w:rsidR="004079FB" w:rsidRPr="00AD6A41" w:rsidRDefault="004079FB" w:rsidP="00AD290E">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4079FB" w:rsidRPr="00AD6A41" w14:paraId="7D76D5FC" w14:textId="77777777" w:rsidTr="00AD290E">
        <w:trPr>
          <w:tblCellSpacing w:w="15" w:type="dxa"/>
          <w:jc w:val="center"/>
        </w:trPr>
        <w:tc>
          <w:tcPr>
            <w:tcW w:w="0" w:type="auto"/>
            <w:vAlign w:val="center"/>
            <w:hideMark/>
          </w:tcPr>
          <w:p w14:paraId="5A450B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25D3DCC4" w14:textId="77777777" w:rsidR="004079FB" w:rsidRPr="00AD6A41" w:rsidRDefault="004079FB" w:rsidP="00AD290E">
            <w:pPr>
              <w:spacing w:line="240" w:lineRule="auto"/>
              <w:ind w:firstLine="0"/>
              <w:jc w:val="center"/>
              <w:rPr>
                <w:rFonts w:eastAsia="Times New Roman"/>
              </w:rPr>
            </w:pPr>
            <w:r w:rsidRPr="00AD6A41">
              <w:rPr>
                <w:rFonts w:eastAsia="Times New Roman"/>
              </w:rPr>
              <w:t>(0.4343)</w:t>
            </w:r>
          </w:p>
        </w:tc>
        <w:tc>
          <w:tcPr>
            <w:tcW w:w="0" w:type="auto"/>
            <w:vAlign w:val="center"/>
            <w:hideMark/>
          </w:tcPr>
          <w:p w14:paraId="4BC91D53" w14:textId="77777777" w:rsidR="004079FB" w:rsidRPr="00AD6A41" w:rsidRDefault="004079FB" w:rsidP="00AD290E">
            <w:pPr>
              <w:spacing w:line="240" w:lineRule="auto"/>
              <w:ind w:firstLine="0"/>
              <w:jc w:val="center"/>
              <w:rPr>
                <w:rFonts w:eastAsia="Times New Roman"/>
              </w:rPr>
            </w:pPr>
            <w:r w:rsidRPr="00AD6A41">
              <w:rPr>
                <w:rFonts w:eastAsia="Times New Roman"/>
              </w:rPr>
              <w:t>(0.4357)</w:t>
            </w:r>
          </w:p>
        </w:tc>
      </w:tr>
      <w:tr w:rsidR="004079FB" w:rsidRPr="00AD6A41" w14:paraId="151C68D4" w14:textId="77777777" w:rsidTr="00AD290E">
        <w:trPr>
          <w:tblCellSpacing w:w="15" w:type="dxa"/>
          <w:jc w:val="center"/>
        </w:trPr>
        <w:tc>
          <w:tcPr>
            <w:tcW w:w="0" w:type="auto"/>
            <w:vAlign w:val="center"/>
            <w:hideMark/>
          </w:tcPr>
          <w:p w14:paraId="52FC26C5" w14:textId="77777777" w:rsidR="004079FB" w:rsidRPr="00AD6A41" w:rsidRDefault="004079FB" w:rsidP="00AD290E">
            <w:pPr>
              <w:spacing w:line="240" w:lineRule="auto"/>
              <w:ind w:firstLine="0"/>
              <w:jc w:val="left"/>
              <w:rPr>
                <w:rFonts w:eastAsia="Times New Roman"/>
              </w:rPr>
            </w:pPr>
            <w:r w:rsidRPr="00AD6A41">
              <w:rPr>
                <w:rFonts w:eastAsia="Times New Roman"/>
              </w:rPr>
              <w:t>Period</w:t>
            </w:r>
          </w:p>
        </w:tc>
        <w:tc>
          <w:tcPr>
            <w:tcW w:w="0" w:type="auto"/>
            <w:vAlign w:val="center"/>
            <w:hideMark/>
          </w:tcPr>
          <w:p w14:paraId="2E6847EE" w14:textId="77777777" w:rsidR="004079FB" w:rsidRPr="00AD6A41" w:rsidRDefault="004079FB" w:rsidP="00AD290E">
            <w:pPr>
              <w:spacing w:line="240" w:lineRule="auto"/>
              <w:ind w:firstLine="0"/>
              <w:jc w:val="center"/>
              <w:rPr>
                <w:rFonts w:eastAsia="Times New Roman"/>
              </w:rPr>
            </w:pPr>
            <w:r w:rsidRPr="00AD6A41">
              <w:rPr>
                <w:rFonts w:eastAsia="Times New Roman"/>
              </w:rPr>
              <w:t>-0.5706</w:t>
            </w:r>
          </w:p>
        </w:tc>
        <w:tc>
          <w:tcPr>
            <w:tcW w:w="0" w:type="auto"/>
            <w:vAlign w:val="center"/>
            <w:hideMark/>
          </w:tcPr>
          <w:p w14:paraId="719C52AB" w14:textId="77777777" w:rsidR="004079FB" w:rsidRPr="00AD6A41" w:rsidRDefault="004079FB" w:rsidP="00AD290E">
            <w:pPr>
              <w:spacing w:line="240" w:lineRule="auto"/>
              <w:ind w:firstLine="0"/>
              <w:jc w:val="center"/>
              <w:rPr>
                <w:rFonts w:eastAsia="Times New Roman"/>
              </w:rPr>
            </w:pPr>
            <w:r w:rsidRPr="00AD6A41">
              <w:rPr>
                <w:rFonts w:eastAsia="Times New Roman"/>
              </w:rPr>
              <w:t>-0.4838</w:t>
            </w:r>
          </w:p>
        </w:tc>
      </w:tr>
      <w:tr w:rsidR="004079FB" w:rsidRPr="00AD6A41" w14:paraId="05E9FE49" w14:textId="77777777" w:rsidTr="00AD290E">
        <w:trPr>
          <w:tblCellSpacing w:w="15" w:type="dxa"/>
          <w:jc w:val="center"/>
        </w:trPr>
        <w:tc>
          <w:tcPr>
            <w:tcW w:w="0" w:type="auto"/>
            <w:vAlign w:val="center"/>
            <w:hideMark/>
          </w:tcPr>
          <w:p w14:paraId="7DEE467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3912E91A" w14:textId="77777777" w:rsidR="004079FB" w:rsidRPr="00AD6A41" w:rsidRDefault="004079FB" w:rsidP="00AD290E">
            <w:pPr>
              <w:spacing w:line="240" w:lineRule="auto"/>
              <w:ind w:firstLine="0"/>
              <w:jc w:val="center"/>
              <w:rPr>
                <w:rFonts w:eastAsia="Times New Roman"/>
              </w:rPr>
            </w:pPr>
            <w:r w:rsidRPr="00AD6A41">
              <w:rPr>
                <w:rFonts w:eastAsia="Times New Roman"/>
              </w:rPr>
              <w:t>(0.5826)</w:t>
            </w:r>
          </w:p>
        </w:tc>
        <w:tc>
          <w:tcPr>
            <w:tcW w:w="0" w:type="auto"/>
            <w:vAlign w:val="center"/>
            <w:hideMark/>
          </w:tcPr>
          <w:p w14:paraId="25854D0F" w14:textId="77777777" w:rsidR="004079FB" w:rsidRPr="00AD6A41" w:rsidRDefault="004079FB" w:rsidP="00AD290E">
            <w:pPr>
              <w:spacing w:line="240" w:lineRule="auto"/>
              <w:ind w:firstLine="0"/>
              <w:jc w:val="center"/>
              <w:rPr>
                <w:rFonts w:eastAsia="Times New Roman"/>
              </w:rPr>
            </w:pPr>
            <w:r w:rsidRPr="00AD6A41">
              <w:rPr>
                <w:rFonts w:eastAsia="Times New Roman"/>
              </w:rPr>
              <w:t>(0.5799)</w:t>
            </w:r>
          </w:p>
        </w:tc>
      </w:tr>
      <w:tr w:rsidR="004079FB" w:rsidRPr="00AD6A41" w14:paraId="16486398" w14:textId="77777777" w:rsidTr="00AD290E">
        <w:trPr>
          <w:tblCellSpacing w:w="15" w:type="dxa"/>
          <w:jc w:val="center"/>
        </w:trPr>
        <w:tc>
          <w:tcPr>
            <w:tcW w:w="0" w:type="auto"/>
            <w:vAlign w:val="center"/>
            <w:hideMark/>
          </w:tcPr>
          <w:p w14:paraId="7CCCF515" w14:textId="77777777" w:rsidR="004079FB" w:rsidRPr="00AD6A41" w:rsidRDefault="004079FB" w:rsidP="00AD290E">
            <w:pPr>
              <w:spacing w:line="240" w:lineRule="auto"/>
              <w:ind w:firstLine="0"/>
              <w:jc w:val="left"/>
              <w:rPr>
                <w:rFonts w:eastAsia="Times New Roman"/>
              </w:rPr>
            </w:pPr>
            <w:r w:rsidRPr="00AD6A41">
              <w:rPr>
                <w:rFonts w:eastAsia="Times New Roman"/>
              </w:rPr>
              <w:t>Tenor</w:t>
            </w:r>
          </w:p>
        </w:tc>
        <w:tc>
          <w:tcPr>
            <w:tcW w:w="0" w:type="auto"/>
            <w:vAlign w:val="center"/>
            <w:hideMark/>
          </w:tcPr>
          <w:p w14:paraId="5DE31A2B"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6FC0E8" w14:textId="77777777" w:rsidR="004079FB" w:rsidRPr="00AD6A41" w:rsidRDefault="004079FB" w:rsidP="00AD290E">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4079FB" w:rsidRPr="00AD6A41" w14:paraId="0E8508F2" w14:textId="77777777" w:rsidTr="00AD290E">
        <w:trPr>
          <w:tblCellSpacing w:w="15" w:type="dxa"/>
          <w:jc w:val="center"/>
        </w:trPr>
        <w:tc>
          <w:tcPr>
            <w:tcW w:w="0" w:type="auto"/>
            <w:vAlign w:val="center"/>
            <w:hideMark/>
          </w:tcPr>
          <w:p w14:paraId="7221737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58883C"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76F2902" w14:textId="77777777" w:rsidR="004079FB" w:rsidRPr="00AD6A41" w:rsidRDefault="004079FB" w:rsidP="00AD290E">
            <w:pPr>
              <w:spacing w:line="240" w:lineRule="auto"/>
              <w:ind w:firstLine="0"/>
              <w:jc w:val="center"/>
              <w:rPr>
                <w:rFonts w:eastAsia="Times New Roman"/>
              </w:rPr>
            </w:pPr>
            <w:r w:rsidRPr="00AD6A41">
              <w:rPr>
                <w:rFonts w:eastAsia="Times New Roman"/>
              </w:rPr>
              <w:t>(0.0077)</w:t>
            </w:r>
          </w:p>
        </w:tc>
      </w:tr>
      <w:tr w:rsidR="004079FB" w:rsidRPr="00AD6A41" w14:paraId="6D3CA529" w14:textId="77777777" w:rsidTr="00AD290E">
        <w:trPr>
          <w:tblCellSpacing w:w="15" w:type="dxa"/>
          <w:jc w:val="center"/>
        </w:trPr>
        <w:tc>
          <w:tcPr>
            <w:tcW w:w="0" w:type="auto"/>
            <w:vAlign w:val="center"/>
            <w:hideMark/>
          </w:tcPr>
          <w:p w14:paraId="20B4EFE0" w14:textId="77777777" w:rsidR="004079FB" w:rsidRPr="00AD6A41" w:rsidRDefault="004079FB" w:rsidP="00AD290E">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5863348C"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0E3C655" w14:textId="77777777" w:rsidR="004079FB" w:rsidRPr="00AD6A41" w:rsidRDefault="004079FB" w:rsidP="00AD290E">
            <w:pPr>
              <w:spacing w:line="240" w:lineRule="auto"/>
              <w:ind w:firstLine="0"/>
              <w:jc w:val="center"/>
              <w:rPr>
                <w:rFonts w:eastAsia="Times New Roman"/>
              </w:rPr>
            </w:pPr>
            <w:r w:rsidRPr="00AD6A41">
              <w:rPr>
                <w:rFonts w:eastAsia="Times New Roman"/>
              </w:rPr>
              <w:t>-0.0219</w:t>
            </w:r>
          </w:p>
        </w:tc>
      </w:tr>
      <w:tr w:rsidR="004079FB" w:rsidRPr="00AD6A41" w14:paraId="7F756194" w14:textId="77777777" w:rsidTr="00AD290E">
        <w:trPr>
          <w:tblCellSpacing w:w="15" w:type="dxa"/>
          <w:jc w:val="center"/>
        </w:trPr>
        <w:tc>
          <w:tcPr>
            <w:tcW w:w="0" w:type="auto"/>
            <w:vAlign w:val="center"/>
            <w:hideMark/>
          </w:tcPr>
          <w:p w14:paraId="4A990084"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B5B41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57CA1ADC" w14:textId="77777777" w:rsidR="004079FB" w:rsidRPr="00AD6A41" w:rsidRDefault="004079FB" w:rsidP="00AD290E">
            <w:pPr>
              <w:spacing w:line="240" w:lineRule="auto"/>
              <w:ind w:firstLine="0"/>
              <w:jc w:val="center"/>
              <w:rPr>
                <w:rFonts w:eastAsia="Times New Roman"/>
              </w:rPr>
            </w:pPr>
            <w:r w:rsidRPr="00AD6A41">
              <w:rPr>
                <w:rFonts w:eastAsia="Times New Roman"/>
              </w:rPr>
              <w:t>(0.0595)</w:t>
            </w:r>
          </w:p>
        </w:tc>
      </w:tr>
      <w:tr w:rsidR="004079FB" w:rsidRPr="00AD6A41" w14:paraId="4D42EAC2" w14:textId="77777777" w:rsidTr="00AD290E">
        <w:trPr>
          <w:tblCellSpacing w:w="15" w:type="dxa"/>
          <w:jc w:val="center"/>
        </w:trPr>
        <w:tc>
          <w:tcPr>
            <w:tcW w:w="0" w:type="auto"/>
            <w:vAlign w:val="center"/>
            <w:hideMark/>
          </w:tcPr>
          <w:p w14:paraId="552D6E0A" w14:textId="77777777" w:rsidR="004079FB" w:rsidRPr="00AD6A41" w:rsidRDefault="004079FB" w:rsidP="00AD290E">
            <w:pPr>
              <w:spacing w:line="240" w:lineRule="auto"/>
              <w:ind w:firstLine="0"/>
              <w:jc w:val="left"/>
              <w:rPr>
                <w:rFonts w:eastAsia="Times New Roman"/>
              </w:rPr>
            </w:pPr>
            <w:r w:rsidRPr="00AD6A41">
              <w:rPr>
                <w:rFonts w:eastAsia="Times New Roman"/>
              </w:rPr>
              <w:t>Capped</w:t>
            </w:r>
          </w:p>
        </w:tc>
        <w:tc>
          <w:tcPr>
            <w:tcW w:w="0" w:type="auto"/>
            <w:vAlign w:val="center"/>
            <w:hideMark/>
          </w:tcPr>
          <w:p w14:paraId="4AE35876"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EC5971D" w14:textId="77777777" w:rsidR="004079FB" w:rsidRPr="00AD6A41" w:rsidRDefault="004079FB" w:rsidP="00AD290E">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4079FB" w:rsidRPr="00AD6A41" w14:paraId="142F2D9A" w14:textId="77777777" w:rsidTr="00AD290E">
        <w:trPr>
          <w:tblCellSpacing w:w="15" w:type="dxa"/>
          <w:jc w:val="center"/>
        </w:trPr>
        <w:tc>
          <w:tcPr>
            <w:tcW w:w="0" w:type="auto"/>
            <w:vAlign w:val="center"/>
            <w:hideMark/>
          </w:tcPr>
          <w:p w14:paraId="1B34E94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57E6D3C3"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D56C0CC" w14:textId="77777777" w:rsidR="004079FB" w:rsidRPr="00AD6A41" w:rsidRDefault="004079FB" w:rsidP="00AD290E">
            <w:pPr>
              <w:spacing w:line="240" w:lineRule="auto"/>
              <w:ind w:firstLine="0"/>
              <w:jc w:val="center"/>
              <w:rPr>
                <w:rFonts w:eastAsia="Times New Roman"/>
              </w:rPr>
            </w:pPr>
            <w:r w:rsidRPr="00AD6A41">
              <w:rPr>
                <w:rFonts w:eastAsia="Times New Roman"/>
              </w:rPr>
              <w:t>(0.1572)</w:t>
            </w:r>
          </w:p>
        </w:tc>
      </w:tr>
      <w:tr w:rsidR="004079FB" w:rsidRPr="00AD6A41" w14:paraId="673B5712" w14:textId="77777777" w:rsidTr="00AD290E">
        <w:trPr>
          <w:tblCellSpacing w:w="15" w:type="dxa"/>
          <w:jc w:val="center"/>
        </w:trPr>
        <w:tc>
          <w:tcPr>
            <w:tcW w:w="0" w:type="auto"/>
            <w:vAlign w:val="center"/>
            <w:hideMark/>
          </w:tcPr>
          <w:p w14:paraId="70F5181A" w14:textId="77777777" w:rsidR="004079FB" w:rsidRPr="00AD6A41" w:rsidRDefault="004079FB" w:rsidP="00AD290E">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5AA8F4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7B46D3E1" w14:textId="77777777" w:rsidR="004079FB" w:rsidRPr="00AD6A41" w:rsidRDefault="004079FB" w:rsidP="00AD290E">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4079FB" w:rsidRPr="00AD6A41" w14:paraId="01A772B6" w14:textId="77777777" w:rsidTr="00AD290E">
        <w:trPr>
          <w:tblCellSpacing w:w="15" w:type="dxa"/>
          <w:jc w:val="center"/>
        </w:trPr>
        <w:tc>
          <w:tcPr>
            <w:tcW w:w="0" w:type="auto"/>
            <w:vAlign w:val="center"/>
            <w:hideMark/>
          </w:tcPr>
          <w:p w14:paraId="6A8842CD"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8779695"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ED87904" w14:textId="77777777" w:rsidR="004079FB" w:rsidRPr="00AD6A41" w:rsidRDefault="004079FB" w:rsidP="00AD290E">
            <w:pPr>
              <w:spacing w:line="240" w:lineRule="auto"/>
              <w:ind w:firstLine="0"/>
              <w:jc w:val="center"/>
              <w:rPr>
                <w:rFonts w:eastAsia="Times New Roman"/>
              </w:rPr>
            </w:pPr>
            <w:r w:rsidRPr="00AD6A41">
              <w:rPr>
                <w:rFonts w:eastAsia="Times New Roman"/>
              </w:rPr>
              <w:t>(0.1520)</w:t>
            </w:r>
          </w:p>
        </w:tc>
      </w:tr>
      <w:tr w:rsidR="004079FB" w:rsidRPr="00AD6A41" w14:paraId="26E4CD68" w14:textId="77777777" w:rsidTr="00AD290E">
        <w:trPr>
          <w:tblCellSpacing w:w="15" w:type="dxa"/>
          <w:jc w:val="center"/>
        </w:trPr>
        <w:tc>
          <w:tcPr>
            <w:tcW w:w="0" w:type="auto"/>
            <w:vAlign w:val="center"/>
            <w:hideMark/>
          </w:tcPr>
          <w:p w14:paraId="0FE864F2" w14:textId="77777777" w:rsidR="004079FB" w:rsidRPr="00AD6A41" w:rsidRDefault="004079FB" w:rsidP="00AD290E">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61754D90"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6C2D74C0" w14:textId="77777777" w:rsidR="004079FB" w:rsidRPr="00AD6A41" w:rsidRDefault="004079FB" w:rsidP="00AD290E">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4079FB" w:rsidRPr="00AD6A41" w14:paraId="3677F351" w14:textId="77777777" w:rsidTr="00AD290E">
        <w:trPr>
          <w:tblCellSpacing w:w="15" w:type="dxa"/>
          <w:jc w:val="center"/>
        </w:trPr>
        <w:tc>
          <w:tcPr>
            <w:tcW w:w="0" w:type="auto"/>
            <w:vAlign w:val="center"/>
            <w:hideMark/>
          </w:tcPr>
          <w:p w14:paraId="32A8D896"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289C91D"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AF5101D" w14:textId="77777777" w:rsidR="004079FB" w:rsidRPr="00AD6A41" w:rsidRDefault="004079FB" w:rsidP="00AD290E">
            <w:pPr>
              <w:spacing w:line="240" w:lineRule="auto"/>
              <w:ind w:firstLine="0"/>
              <w:jc w:val="center"/>
              <w:rPr>
                <w:rFonts w:eastAsia="Times New Roman"/>
              </w:rPr>
            </w:pPr>
            <w:r w:rsidRPr="00AD6A41">
              <w:rPr>
                <w:rFonts w:eastAsia="Times New Roman"/>
              </w:rPr>
              <w:t>(0.1600)</w:t>
            </w:r>
          </w:p>
        </w:tc>
      </w:tr>
      <w:tr w:rsidR="004079FB" w:rsidRPr="00AD6A41" w14:paraId="28F9C5E8" w14:textId="77777777" w:rsidTr="00AD290E">
        <w:trPr>
          <w:tblCellSpacing w:w="15" w:type="dxa"/>
          <w:jc w:val="center"/>
        </w:trPr>
        <w:tc>
          <w:tcPr>
            <w:tcW w:w="0" w:type="auto"/>
            <w:vAlign w:val="center"/>
            <w:hideMark/>
          </w:tcPr>
          <w:p w14:paraId="32BE288B" w14:textId="77777777" w:rsidR="004079FB" w:rsidRPr="00AD6A41" w:rsidRDefault="004079FB" w:rsidP="00AD290E">
            <w:pPr>
              <w:spacing w:line="240" w:lineRule="auto"/>
              <w:ind w:firstLine="0"/>
              <w:jc w:val="left"/>
              <w:rPr>
                <w:rFonts w:eastAsia="Times New Roman"/>
              </w:rPr>
            </w:pPr>
            <w:r w:rsidRPr="00AD6A41">
              <w:rPr>
                <w:rFonts w:eastAsia="Times New Roman"/>
              </w:rPr>
              <w:t>Off Hours</w:t>
            </w:r>
          </w:p>
        </w:tc>
        <w:tc>
          <w:tcPr>
            <w:tcW w:w="0" w:type="auto"/>
            <w:vAlign w:val="center"/>
            <w:hideMark/>
          </w:tcPr>
          <w:p w14:paraId="4426263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06954EB9" w14:textId="77777777" w:rsidR="004079FB" w:rsidRPr="00AD6A41" w:rsidRDefault="004079FB" w:rsidP="00AD290E">
            <w:pPr>
              <w:spacing w:line="240" w:lineRule="auto"/>
              <w:ind w:firstLine="0"/>
              <w:jc w:val="center"/>
              <w:rPr>
                <w:rFonts w:eastAsia="Times New Roman"/>
              </w:rPr>
            </w:pPr>
            <w:r w:rsidRPr="00AD6A41">
              <w:rPr>
                <w:rFonts w:eastAsia="Times New Roman"/>
              </w:rPr>
              <w:t>0.0617</w:t>
            </w:r>
          </w:p>
        </w:tc>
      </w:tr>
      <w:tr w:rsidR="004079FB" w:rsidRPr="00AD6A41" w14:paraId="43F4D570" w14:textId="77777777" w:rsidTr="00AD290E">
        <w:trPr>
          <w:tblCellSpacing w:w="15" w:type="dxa"/>
          <w:jc w:val="center"/>
        </w:trPr>
        <w:tc>
          <w:tcPr>
            <w:tcW w:w="0" w:type="auto"/>
            <w:vAlign w:val="center"/>
            <w:hideMark/>
          </w:tcPr>
          <w:p w14:paraId="112A1FB0"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80E649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7B3539BC" w14:textId="77777777" w:rsidR="004079FB" w:rsidRPr="00AD6A41" w:rsidRDefault="004079FB" w:rsidP="00AD290E">
            <w:pPr>
              <w:spacing w:line="240" w:lineRule="auto"/>
              <w:ind w:firstLine="0"/>
              <w:jc w:val="center"/>
              <w:rPr>
                <w:rFonts w:eastAsia="Times New Roman"/>
              </w:rPr>
            </w:pPr>
            <w:r w:rsidRPr="00AD6A41">
              <w:rPr>
                <w:rFonts w:eastAsia="Times New Roman"/>
              </w:rPr>
              <w:t>(0.1802)</w:t>
            </w:r>
          </w:p>
        </w:tc>
      </w:tr>
      <w:tr w:rsidR="004079FB" w:rsidRPr="00AD6A41" w14:paraId="66D375CA" w14:textId="77777777" w:rsidTr="00AD290E">
        <w:trPr>
          <w:tblCellSpacing w:w="15" w:type="dxa"/>
          <w:jc w:val="center"/>
        </w:trPr>
        <w:tc>
          <w:tcPr>
            <w:tcW w:w="0" w:type="auto"/>
            <w:vAlign w:val="center"/>
            <w:hideMark/>
          </w:tcPr>
          <w:p w14:paraId="22ACF1FF" w14:textId="77777777" w:rsidR="004079FB" w:rsidRPr="00AD6A41" w:rsidRDefault="004079FB" w:rsidP="00AD290E">
            <w:pPr>
              <w:spacing w:line="240" w:lineRule="auto"/>
              <w:ind w:firstLine="0"/>
              <w:jc w:val="left"/>
              <w:rPr>
                <w:rFonts w:eastAsia="Times New Roman"/>
              </w:rPr>
            </w:pPr>
            <w:r w:rsidRPr="00AD6A41">
              <w:rPr>
                <w:rFonts w:eastAsia="Times New Roman"/>
              </w:rPr>
              <w:t>Monday</w:t>
            </w:r>
          </w:p>
        </w:tc>
        <w:tc>
          <w:tcPr>
            <w:tcW w:w="0" w:type="auto"/>
            <w:vAlign w:val="center"/>
            <w:hideMark/>
          </w:tcPr>
          <w:p w14:paraId="5FCC81FA"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43A33274" w14:textId="77777777" w:rsidR="004079FB" w:rsidRPr="00AD6A41" w:rsidRDefault="004079FB" w:rsidP="00AD290E">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4079FB" w:rsidRPr="00AD6A41" w14:paraId="5C641079" w14:textId="77777777" w:rsidTr="00AD290E">
        <w:trPr>
          <w:tblCellSpacing w:w="15" w:type="dxa"/>
          <w:jc w:val="center"/>
        </w:trPr>
        <w:tc>
          <w:tcPr>
            <w:tcW w:w="0" w:type="auto"/>
            <w:vAlign w:val="center"/>
            <w:hideMark/>
          </w:tcPr>
          <w:p w14:paraId="595AA491"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056834E2"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9C16C4A" w14:textId="77777777" w:rsidR="004079FB" w:rsidRPr="00AD6A41" w:rsidRDefault="004079FB" w:rsidP="00AD290E">
            <w:pPr>
              <w:spacing w:line="240" w:lineRule="auto"/>
              <w:ind w:firstLine="0"/>
              <w:jc w:val="center"/>
              <w:rPr>
                <w:rFonts w:eastAsia="Times New Roman"/>
              </w:rPr>
            </w:pPr>
            <w:r w:rsidRPr="00AD6A41">
              <w:rPr>
                <w:rFonts w:eastAsia="Times New Roman"/>
              </w:rPr>
              <w:t>(0.1954)</w:t>
            </w:r>
          </w:p>
        </w:tc>
      </w:tr>
      <w:tr w:rsidR="004079FB" w:rsidRPr="00AD6A41" w14:paraId="64DE16B2" w14:textId="77777777" w:rsidTr="00AD290E">
        <w:trPr>
          <w:tblCellSpacing w:w="15" w:type="dxa"/>
          <w:jc w:val="center"/>
        </w:trPr>
        <w:tc>
          <w:tcPr>
            <w:tcW w:w="0" w:type="auto"/>
            <w:vAlign w:val="center"/>
            <w:hideMark/>
          </w:tcPr>
          <w:p w14:paraId="05D8D7A3" w14:textId="77777777" w:rsidR="004079FB" w:rsidRPr="00AD6A41" w:rsidRDefault="004079FB" w:rsidP="00AD290E">
            <w:pPr>
              <w:spacing w:line="240" w:lineRule="auto"/>
              <w:ind w:firstLine="0"/>
              <w:jc w:val="left"/>
              <w:rPr>
                <w:rFonts w:eastAsia="Times New Roman"/>
              </w:rPr>
            </w:pPr>
            <w:r w:rsidRPr="00AD6A41">
              <w:rPr>
                <w:rFonts w:eastAsia="Times New Roman"/>
              </w:rPr>
              <w:t>Tuesday</w:t>
            </w:r>
          </w:p>
        </w:tc>
        <w:tc>
          <w:tcPr>
            <w:tcW w:w="0" w:type="auto"/>
            <w:vAlign w:val="center"/>
            <w:hideMark/>
          </w:tcPr>
          <w:p w14:paraId="6AD54E58"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142B86C6" w14:textId="77777777" w:rsidR="004079FB" w:rsidRPr="00AD6A41" w:rsidRDefault="004079FB" w:rsidP="00AD290E">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4079FB" w:rsidRPr="00AD6A41" w14:paraId="27EA6A5C" w14:textId="77777777" w:rsidTr="00AD290E">
        <w:trPr>
          <w:tblCellSpacing w:w="15" w:type="dxa"/>
          <w:jc w:val="center"/>
        </w:trPr>
        <w:tc>
          <w:tcPr>
            <w:tcW w:w="0" w:type="auto"/>
            <w:vAlign w:val="center"/>
            <w:hideMark/>
          </w:tcPr>
          <w:p w14:paraId="3719906B"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AC625F8"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4EAB97C6" w14:textId="77777777" w:rsidR="004079FB" w:rsidRPr="00AD6A41" w:rsidRDefault="004079FB" w:rsidP="00AD290E">
            <w:pPr>
              <w:spacing w:line="240" w:lineRule="auto"/>
              <w:ind w:firstLine="0"/>
              <w:jc w:val="center"/>
              <w:rPr>
                <w:rFonts w:eastAsia="Times New Roman"/>
              </w:rPr>
            </w:pPr>
            <w:r w:rsidRPr="00AD6A41">
              <w:rPr>
                <w:rFonts w:eastAsia="Times New Roman"/>
              </w:rPr>
              <w:t>(0.1800)</w:t>
            </w:r>
          </w:p>
        </w:tc>
      </w:tr>
      <w:tr w:rsidR="004079FB" w:rsidRPr="00AD6A41" w14:paraId="472841C3" w14:textId="77777777" w:rsidTr="00AD290E">
        <w:trPr>
          <w:tblCellSpacing w:w="15" w:type="dxa"/>
          <w:jc w:val="center"/>
        </w:trPr>
        <w:tc>
          <w:tcPr>
            <w:tcW w:w="0" w:type="auto"/>
            <w:vAlign w:val="center"/>
            <w:hideMark/>
          </w:tcPr>
          <w:p w14:paraId="66FF26AF" w14:textId="77777777" w:rsidR="004079FB" w:rsidRPr="00AD6A41" w:rsidRDefault="004079FB" w:rsidP="00AD290E">
            <w:pPr>
              <w:spacing w:line="240" w:lineRule="auto"/>
              <w:ind w:firstLine="0"/>
              <w:jc w:val="left"/>
              <w:rPr>
                <w:rFonts w:eastAsia="Times New Roman"/>
              </w:rPr>
            </w:pPr>
            <w:r w:rsidRPr="00AD6A41">
              <w:rPr>
                <w:rFonts w:eastAsia="Times New Roman"/>
              </w:rPr>
              <w:t>Thursday</w:t>
            </w:r>
          </w:p>
        </w:tc>
        <w:tc>
          <w:tcPr>
            <w:tcW w:w="0" w:type="auto"/>
            <w:vAlign w:val="center"/>
            <w:hideMark/>
          </w:tcPr>
          <w:p w14:paraId="657BEA8D"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5DE22167" w14:textId="77777777" w:rsidR="004079FB" w:rsidRPr="00AD6A41" w:rsidRDefault="004079FB" w:rsidP="00AD290E">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4079FB" w:rsidRPr="00AD6A41" w14:paraId="780A9E4F" w14:textId="77777777" w:rsidTr="00AD290E">
        <w:trPr>
          <w:tblCellSpacing w:w="15" w:type="dxa"/>
          <w:jc w:val="center"/>
        </w:trPr>
        <w:tc>
          <w:tcPr>
            <w:tcW w:w="0" w:type="auto"/>
            <w:vAlign w:val="center"/>
            <w:hideMark/>
          </w:tcPr>
          <w:p w14:paraId="6E6FAB68"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0F9F41"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6B5D5ECC" w14:textId="77777777" w:rsidR="004079FB" w:rsidRPr="00AD6A41" w:rsidRDefault="004079FB" w:rsidP="00AD290E">
            <w:pPr>
              <w:spacing w:line="240" w:lineRule="auto"/>
              <w:ind w:firstLine="0"/>
              <w:jc w:val="center"/>
              <w:rPr>
                <w:rFonts w:eastAsia="Times New Roman"/>
              </w:rPr>
            </w:pPr>
            <w:r w:rsidRPr="00AD6A41">
              <w:rPr>
                <w:rFonts w:eastAsia="Times New Roman"/>
              </w:rPr>
              <w:t>(0.1744)</w:t>
            </w:r>
          </w:p>
        </w:tc>
      </w:tr>
      <w:tr w:rsidR="004079FB" w:rsidRPr="00AD6A41" w14:paraId="157F74DD" w14:textId="77777777" w:rsidTr="00AD290E">
        <w:trPr>
          <w:tblCellSpacing w:w="15" w:type="dxa"/>
          <w:jc w:val="center"/>
        </w:trPr>
        <w:tc>
          <w:tcPr>
            <w:tcW w:w="0" w:type="auto"/>
            <w:vAlign w:val="center"/>
            <w:hideMark/>
          </w:tcPr>
          <w:p w14:paraId="4A68339C" w14:textId="77777777" w:rsidR="004079FB" w:rsidRPr="00AD6A41" w:rsidRDefault="004079FB" w:rsidP="00AD290E">
            <w:pPr>
              <w:spacing w:line="240" w:lineRule="auto"/>
              <w:ind w:firstLine="0"/>
              <w:jc w:val="left"/>
              <w:rPr>
                <w:rFonts w:eastAsia="Times New Roman"/>
              </w:rPr>
            </w:pPr>
            <w:r w:rsidRPr="00AD6A41">
              <w:rPr>
                <w:rFonts w:eastAsia="Times New Roman"/>
              </w:rPr>
              <w:t>Friday</w:t>
            </w:r>
          </w:p>
        </w:tc>
        <w:tc>
          <w:tcPr>
            <w:tcW w:w="0" w:type="auto"/>
            <w:vAlign w:val="center"/>
            <w:hideMark/>
          </w:tcPr>
          <w:p w14:paraId="1A90CBB4" w14:textId="77777777" w:rsidR="004079FB" w:rsidRPr="00AD6A41" w:rsidRDefault="004079FB" w:rsidP="00AD290E">
            <w:pPr>
              <w:spacing w:line="240" w:lineRule="auto"/>
              <w:ind w:firstLine="0"/>
              <w:jc w:val="left"/>
              <w:rPr>
                <w:rFonts w:eastAsia="Times New Roman"/>
              </w:rPr>
            </w:pPr>
          </w:p>
        </w:tc>
        <w:tc>
          <w:tcPr>
            <w:tcW w:w="0" w:type="auto"/>
            <w:vAlign w:val="center"/>
            <w:hideMark/>
          </w:tcPr>
          <w:p w14:paraId="3FE37EAC" w14:textId="77777777" w:rsidR="004079FB" w:rsidRPr="00AD6A41" w:rsidRDefault="004079FB" w:rsidP="00AD290E">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4079FB" w:rsidRPr="00AD6A41" w14:paraId="3145730C" w14:textId="77777777" w:rsidTr="00AD290E">
        <w:trPr>
          <w:tblCellSpacing w:w="15" w:type="dxa"/>
          <w:jc w:val="center"/>
        </w:trPr>
        <w:tc>
          <w:tcPr>
            <w:tcW w:w="0" w:type="auto"/>
            <w:vAlign w:val="center"/>
            <w:hideMark/>
          </w:tcPr>
          <w:p w14:paraId="55B2F6BC"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4DB069D4" w14:textId="77777777" w:rsidR="004079FB" w:rsidRPr="00AD6A41" w:rsidRDefault="004079FB" w:rsidP="00AD290E">
            <w:pPr>
              <w:spacing w:line="240" w:lineRule="auto"/>
              <w:ind w:firstLine="0"/>
              <w:jc w:val="left"/>
              <w:rPr>
                <w:rFonts w:eastAsia="Times New Roman"/>
                <w:sz w:val="20"/>
                <w:szCs w:val="20"/>
              </w:rPr>
            </w:pPr>
          </w:p>
        </w:tc>
        <w:tc>
          <w:tcPr>
            <w:tcW w:w="0" w:type="auto"/>
            <w:vAlign w:val="center"/>
            <w:hideMark/>
          </w:tcPr>
          <w:p w14:paraId="03D8DA90" w14:textId="77777777" w:rsidR="004079FB" w:rsidRPr="00AD6A41" w:rsidRDefault="004079FB" w:rsidP="00AD290E">
            <w:pPr>
              <w:spacing w:line="240" w:lineRule="auto"/>
              <w:ind w:firstLine="0"/>
              <w:jc w:val="center"/>
              <w:rPr>
                <w:rFonts w:eastAsia="Times New Roman"/>
              </w:rPr>
            </w:pPr>
            <w:r w:rsidRPr="00AD6A41">
              <w:rPr>
                <w:rFonts w:eastAsia="Times New Roman"/>
              </w:rPr>
              <w:t>(0.1822)</w:t>
            </w:r>
          </w:p>
        </w:tc>
      </w:tr>
      <w:tr w:rsidR="004079FB" w:rsidRPr="00AD6A41" w14:paraId="07C14B68" w14:textId="77777777" w:rsidTr="00AD290E">
        <w:trPr>
          <w:tblCellSpacing w:w="15" w:type="dxa"/>
          <w:jc w:val="center"/>
        </w:trPr>
        <w:tc>
          <w:tcPr>
            <w:tcW w:w="0" w:type="auto"/>
            <w:vAlign w:val="center"/>
            <w:hideMark/>
          </w:tcPr>
          <w:p w14:paraId="505B57B1" w14:textId="77777777" w:rsidR="004079FB" w:rsidRPr="00AD6A41" w:rsidRDefault="004079FB" w:rsidP="00AD290E">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5B401450" w14:textId="77777777" w:rsidR="004079FB" w:rsidRPr="00AD6A41" w:rsidRDefault="004079FB" w:rsidP="00AD290E">
            <w:pPr>
              <w:spacing w:line="240" w:lineRule="auto"/>
              <w:ind w:firstLine="0"/>
              <w:jc w:val="center"/>
              <w:rPr>
                <w:rFonts w:eastAsia="Times New Roman"/>
              </w:rPr>
            </w:pPr>
            <w:r w:rsidRPr="00AD6A41">
              <w:rPr>
                <w:rFonts w:eastAsia="Times New Roman"/>
              </w:rPr>
              <w:t>0.1694</w:t>
            </w:r>
          </w:p>
        </w:tc>
        <w:tc>
          <w:tcPr>
            <w:tcW w:w="0" w:type="auto"/>
            <w:vAlign w:val="center"/>
            <w:hideMark/>
          </w:tcPr>
          <w:p w14:paraId="44583A4C" w14:textId="77777777" w:rsidR="004079FB" w:rsidRPr="00AD6A41" w:rsidRDefault="004079FB" w:rsidP="00AD290E">
            <w:pPr>
              <w:spacing w:line="240" w:lineRule="auto"/>
              <w:ind w:firstLine="0"/>
              <w:jc w:val="center"/>
              <w:rPr>
                <w:rFonts w:eastAsia="Times New Roman"/>
              </w:rPr>
            </w:pPr>
            <w:r w:rsidRPr="00AD6A41">
              <w:rPr>
                <w:rFonts w:eastAsia="Times New Roman"/>
              </w:rPr>
              <w:t>0.1696</w:t>
            </w:r>
          </w:p>
        </w:tc>
      </w:tr>
      <w:tr w:rsidR="004079FB" w:rsidRPr="00AD6A41" w14:paraId="461002A9" w14:textId="77777777" w:rsidTr="00AD290E">
        <w:trPr>
          <w:tblCellSpacing w:w="15" w:type="dxa"/>
          <w:jc w:val="center"/>
        </w:trPr>
        <w:tc>
          <w:tcPr>
            <w:tcW w:w="0" w:type="auto"/>
            <w:vAlign w:val="center"/>
            <w:hideMark/>
          </w:tcPr>
          <w:p w14:paraId="1D76876F"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67367F12" w14:textId="77777777" w:rsidR="004079FB" w:rsidRPr="00AD6A41" w:rsidRDefault="004079FB" w:rsidP="00AD290E">
            <w:pPr>
              <w:spacing w:line="240" w:lineRule="auto"/>
              <w:ind w:firstLine="0"/>
              <w:jc w:val="center"/>
              <w:rPr>
                <w:rFonts w:eastAsia="Times New Roman"/>
              </w:rPr>
            </w:pPr>
            <w:r w:rsidRPr="00AD6A41">
              <w:rPr>
                <w:rFonts w:eastAsia="Times New Roman"/>
              </w:rPr>
              <w:t>(0.5975)</w:t>
            </w:r>
          </w:p>
        </w:tc>
        <w:tc>
          <w:tcPr>
            <w:tcW w:w="0" w:type="auto"/>
            <w:vAlign w:val="center"/>
            <w:hideMark/>
          </w:tcPr>
          <w:p w14:paraId="30B5B5E6" w14:textId="77777777" w:rsidR="004079FB" w:rsidRPr="00AD6A41" w:rsidRDefault="004079FB" w:rsidP="00AD290E">
            <w:pPr>
              <w:spacing w:line="240" w:lineRule="auto"/>
              <w:ind w:firstLine="0"/>
              <w:jc w:val="center"/>
              <w:rPr>
                <w:rFonts w:eastAsia="Times New Roman"/>
              </w:rPr>
            </w:pPr>
            <w:r w:rsidRPr="00AD6A41">
              <w:rPr>
                <w:rFonts w:eastAsia="Times New Roman"/>
              </w:rPr>
              <w:t>(0.5952)</w:t>
            </w:r>
          </w:p>
        </w:tc>
      </w:tr>
      <w:tr w:rsidR="004079FB" w:rsidRPr="00AD6A41" w14:paraId="520C2A9C" w14:textId="77777777" w:rsidTr="00AD290E">
        <w:trPr>
          <w:tblCellSpacing w:w="15" w:type="dxa"/>
          <w:jc w:val="center"/>
        </w:trPr>
        <w:tc>
          <w:tcPr>
            <w:tcW w:w="0" w:type="auto"/>
            <w:vAlign w:val="center"/>
            <w:hideMark/>
          </w:tcPr>
          <w:p w14:paraId="6F42D985" w14:textId="77777777" w:rsidR="004079FB" w:rsidRPr="00AD6A41" w:rsidRDefault="004079FB" w:rsidP="00AD290E">
            <w:pPr>
              <w:spacing w:line="240" w:lineRule="auto"/>
              <w:ind w:firstLine="0"/>
              <w:jc w:val="left"/>
              <w:rPr>
                <w:rFonts w:eastAsia="Times New Roman"/>
              </w:rPr>
            </w:pPr>
            <w:r w:rsidRPr="00AD6A41">
              <w:rPr>
                <w:rFonts w:eastAsia="Times New Roman"/>
              </w:rPr>
              <w:t>Constant</w:t>
            </w:r>
          </w:p>
        </w:tc>
        <w:tc>
          <w:tcPr>
            <w:tcW w:w="0" w:type="auto"/>
            <w:vAlign w:val="center"/>
            <w:hideMark/>
          </w:tcPr>
          <w:p w14:paraId="729FB222" w14:textId="77777777" w:rsidR="004079FB" w:rsidRPr="00AD6A41" w:rsidRDefault="004079FB" w:rsidP="00AD290E">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7381B510" w14:textId="77777777" w:rsidR="004079FB" w:rsidRPr="00AD6A41" w:rsidRDefault="004079FB" w:rsidP="00AD290E">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4079FB" w:rsidRPr="00AD6A41" w14:paraId="03E776E2" w14:textId="77777777" w:rsidTr="00AD290E">
        <w:trPr>
          <w:tblCellSpacing w:w="15" w:type="dxa"/>
          <w:jc w:val="center"/>
        </w:trPr>
        <w:tc>
          <w:tcPr>
            <w:tcW w:w="0" w:type="auto"/>
            <w:vAlign w:val="center"/>
            <w:hideMark/>
          </w:tcPr>
          <w:p w14:paraId="37CB8FFE" w14:textId="77777777" w:rsidR="004079FB" w:rsidRPr="00AD6A41" w:rsidRDefault="004079FB" w:rsidP="00AD290E">
            <w:pPr>
              <w:spacing w:line="240" w:lineRule="auto"/>
              <w:ind w:firstLine="0"/>
              <w:jc w:val="center"/>
              <w:rPr>
                <w:rFonts w:eastAsia="Times New Roman"/>
              </w:rPr>
            </w:pPr>
          </w:p>
        </w:tc>
        <w:tc>
          <w:tcPr>
            <w:tcW w:w="0" w:type="auto"/>
            <w:vAlign w:val="center"/>
            <w:hideMark/>
          </w:tcPr>
          <w:p w14:paraId="175FDDA4" w14:textId="77777777" w:rsidR="004079FB" w:rsidRPr="00AD6A41" w:rsidRDefault="004079FB" w:rsidP="00AD290E">
            <w:pPr>
              <w:spacing w:line="240" w:lineRule="auto"/>
              <w:ind w:firstLine="0"/>
              <w:jc w:val="center"/>
              <w:rPr>
                <w:rFonts w:eastAsia="Times New Roman"/>
              </w:rPr>
            </w:pPr>
            <w:r w:rsidRPr="00AD6A41">
              <w:rPr>
                <w:rFonts w:eastAsia="Times New Roman"/>
              </w:rPr>
              <w:t>(0.4197)</w:t>
            </w:r>
          </w:p>
        </w:tc>
        <w:tc>
          <w:tcPr>
            <w:tcW w:w="0" w:type="auto"/>
            <w:vAlign w:val="center"/>
            <w:hideMark/>
          </w:tcPr>
          <w:p w14:paraId="53C6924D" w14:textId="77777777" w:rsidR="004079FB" w:rsidRPr="00AD6A41" w:rsidRDefault="004079FB" w:rsidP="00AD290E">
            <w:pPr>
              <w:spacing w:line="240" w:lineRule="auto"/>
              <w:ind w:firstLine="0"/>
              <w:jc w:val="center"/>
              <w:rPr>
                <w:rFonts w:eastAsia="Times New Roman"/>
              </w:rPr>
            </w:pPr>
            <w:r w:rsidRPr="00AD6A41">
              <w:rPr>
                <w:rFonts w:eastAsia="Times New Roman"/>
              </w:rPr>
              <w:t>(1.1216)</w:t>
            </w:r>
          </w:p>
        </w:tc>
      </w:tr>
      <w:tr w:rsidR="004079FB" w:rsidRPr="00AD6A41" w14:paraId="601461F4" w14:textId="77777777" w:rsidTr="00AD290E">
        <w:trPr>
          <w:tblCellSpacing w:w="15" w:type="dxa"/>
          <w:jc w:val="center"/>
        </w:trPr>
        <w:tc>
          <w:tcPr>
            <w:tcW w:w="0" w:type="auto"/>
            <w:gridSpan w:val="3"/>
            <w:tcBorders>
              <w:bottom w:val="single" w:sz="6" w:space="0" w:color="000000"/>
            </w:tcBorders>
            <w:vAlign w:val="center"/>
            <w:hideMark/>
          </w:tcPr>
          <w:p w14:paraId="61C86696" w14:textId="77777777" w:rsidR="004079FB" w:rsidRPr="00AD6A41" w:rsidRDefault="004079FB" w:rsidP="00AD290E">
            <w:pPr>
              <w:spacing w:line="240" w:lineRule="auto"/>
              <w:ind w:firstLine="0"/>
              <w:jc w:val="center"/>
              <w:rPr>
                <w:rFonts w:eastAsia="Times New Roman"/>
              </w:rPr>
            </w:pPr>
          </w:p>
        </w:tc>
      </w:tr>
      <w:tr w:rsidR="004079FB" w:rsidRPr="00AD6A41" w14:paraId="10849440" w14:textId="77777777" w:rsidTr="00AD290E">
        <w:trPr>
          <w:tblCellSpacing w:w="15" w:type="dxa"/>
          <w:jc w:val="center"/>
        </w:trPr>
        <w:tc>
          <w:tcPr>
            <w:tcW w:w="0" w:type="auto"/>
            <w:vAlign w:val="center"/>
            <w:hideMark/>
          </w:tcPr>
          <w:p w14:paraId="08FEC933" w14:textId="77777777" w:rsidR="004079FB" w:rsidRPr="00AD6A41" w:rsidRDefault="004079FB" w:rsidP="00AD290E">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31797129"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c>
          <w:tcPr>
            <w:tcW w:w="0" w:type="auto"/>
            <w:vAlign w:val="center"/>
            <w:hideMark/>
          </w:tcPr>
          <w:p w14:paraId="1AF6FE40" w14:textId="77777777" w:rsidR="004079FB" w:rsidRPr="00AD6A41" w:rsidRDefault="004079FB" w:rsidP="00AD290E">
            <w:pPr>
              <w:spacing w:line="240" w:lineRule="auto"/>
              <w:ind w:firstLine="0"/>
              <w:jc w:val="center"/>
              <w:rPr>
                <w:rFonts w:eastAsia="Times New Roman"/>
              </w:rPr>
            </w:pPr>
            <w:r w:rsidRPr="00AD6A41">
              <w:rPr>
                <w:rFonts w:eastAsia="Times New Roman"/>
              </w:rPr>
              <w:t>20,794</w:t>
            </w:r>
          </w:p>
        </w:tc>
      </w:tr>
      <w:tr w:rsidR="004079FB" w:rsidRPr="00AD6A41" w14:paraId="0E90D6E5" w14:textId="77777777" w:rsidTr="00AD290E">
        <w:trPr>
          <w:tblCellSpacing w:w="15" w:type="dxa"/>
          <w:jc w:val="center"/>
        </w:trPr>
        <w:tc>
          <w:tcPr>
            <w:tcW w:w="0" w:type="auto"/>
            <w:vAlign w:val="center"/>
            <w:hideMark/>
          </w:tcPr>
          <w:p w14:paraId="49381B2A" w14:textId="77777777" w:rsidR="004079FB" w:rsidRPr="00AD6A41" w:rsidRDefault="004079FB" w:rsidP="00AD290E">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0876F1C7" w14:textId="77777777" w:rsidR="004079FB" w:rsidRPr="00AD6A41" w:rsidRDefault="004079FB" w:rsidP="00AD290E">
            <w:pPr>
              <w:spacing w:line="240" w:lineRule="auto"/>
              <w:ind w:firstLine="0"/>
              <w:jc w:val="center"/>
              <w:rPr>
                <w:rFonts w:eastAsia="Times New Roman"/>
              </w:rPr>
            </w:pPr>
            <w:r w:rsidRPr="00AD6A41">
              <w:rPr>
                <w:rFonts w:eastAsia="Times New Roman"/>
              </w:rPr>
              <w:t>0.0020</w:t>
            </w:r>
          </w:p>
        </w:tc>
        <w:tc>
          <w:tcPr>
            <w:tcW w:w="0" w:type="auto"/>
            <w:vAlign w:val="center"/>
            <w:hideMark/>
          </w:tcPr>
          <w:p w14:paraId="562618C3" w14:textId="77777777" w:rsidR="004079FB" w:rsidRPr="00AD6A41" w:rsidRDefault="004079FB" w:rsidP="00AD290E">
            <w:pPr>
              <w:spacing w:line="240" w:lineRule="auto"/>
              <w:ind w:firstLine="0"/>
              <w:jc w:val="center"/>
              <w:rPr>
                <w:rFonts w:eastAsia="Times New Roman"/>
              </w:rPr>
            </w:pPr>
            <w:r w:rsidRPr="00AD6A41">
              <w:rPr>
                <w:rFonts w:eastAsia="Times New Roman"/>
              </w:rPr>
              <w:t>0.0136</w:t>
            </w:r>
          </w:p>
        </w:tc>
      </w:tr>
      <w:tr w:rsidR="004079FB" w:rsidRPr="00AD6A41" w14:paraId="7B3EE9F8" w14:textId="77777777" w:rsidTr="00AD290E">
        <w:trPr>
          <w:tblCellSpacing w:w="15" w:type="dxa"/>
          <w:jc w:val="center"/>
        </w:trPr>
        <w:tc>
          <w:tcPr>
            <w:tcW w:w="0" w:type="auto"/>
            <w:vAlign w:val="center"/>
            <w:hideMark/>
          </w:tcPr>
          <w:p w14:paraId="6590D1CD" w14:textId="77777777" w:rsidR="004079FB" w:rsidRPr="00AD6A41" w:rsidRDefault="004079FB" w:rsidP="00AD290E">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7FCD91AA" w14:textId="77777777" w:rsidR="004079FB" w:rsidRPr="00AD6A41" w:rsidRDefault="004079FB" w:rsidP="00AD290E">
            <w:pPr>
              <w:spacing w:line="240" w:lineRule="auto"/>
              <w:ind w:firstLine="0"/>
              <w:jc w:val="center"/>
              <w:rPr>
                <w:rFonts w:eastAsia="Times New Roman"/>
              </w:rPr>
            </w:pPr>
            <w:r w:rsidRPr="00AD6A41">
              <w:rPr>
                <w:rFonts w:eastAsia="Times New Roman"/>
              </w:rPr>
              <w:t>0.0019</w:t>
            </w:r>
          </w:p>
        </w:tc>
        <w:tc>
          <w:tcPr>
            <w:tcW w:w="0" w:type="auto"/>
            <w:vAlign w:val="center"/>
            <w:hideMark/>
          </w:tcPr>
          <w:p w14:paraId="0C5A320E" w14:textId="77777777" w:rsidR="004079FB" w:rsidRPr="00AD6A41" w:rsidRDefault="004079FB" w:rsidP="00AD290E">
            <w:pPr>
              <w:spacing w:line="240" w:lineRule="auto"/>
              <w:ind w:firstLine="0"/>
              <w:jc w:val="center"/>
              <w:rPr>
                <w:rFonts w:eastAsia="Times New Roman"/>
              </w:rPr>
            </w:pPr>
            <w:r w:rsidRPr="00AD6A41">
              <w:rPr>
                <w:rFonts w:eastAsia="Times New Roman"/>
              </w:rPr>
              <w:t>0.0130</w:t>
            </w:r>
          </w:p>
        </w:tc>
      </w:tr>
      <w:tr w:rsidR="004079FB" w:rsidRPr="00AD6A41" w14:paraId="54623445" w14:textId="77777777" w:rsidTr="00AD290E">
        <w:trPr>
          <w:tblCellSpacing w:w="15" w:type="dxa"/>
          <w:jc w:val="center"/>
        </w:trPr>
        <w:tc>
          <w:tcPr>
            <w:tcW w:w="0" w:type="auto"/>
            <w:vAlign w:val="center"/>
            <w:hideMark/>
          </w:tcPr>
          <w:p w14:paraId="37A2D9B6" w14:textId="77777777" w:rsidR="004079FB" w:rsidRPr="00AD6A41" w:rsidRDefault="004079FB" w:rsidP="00AD290E">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7D86F64D" w14:textId="77777777" w:rsidR="004079FB" w:rsidRPr="00AD6A41" w:rsidRDefault="004079FB" w:rsidP="00AD290E">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DA3EA59" w14:textId="77777777" w:rsidR="004079FB" w:rsidRPr="00AD6A41" w:rsidRDefault="004079FB" w:rsidP="00AD290E">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4079FB" w:rsidRPr="00AD6A41" w14:paraId="3BC686F4" w14:textId="77777777" w:rsidTr="00AD290E">
        <w:trPr>
          <w:tblCellSpacing w:w="15" w:type="dxa"/>
          <w:jc w:val="center"/>
        </w:trPr>
        <w:tc>
          <w:tcPr>
            <w:tcW w:w="0" w:type="auto"/>
            <w:vAlign w:val="center"/>
            <w:hideMark/>
          </w:tcPr>
          <w:p w14:paraId="567C1009" w14:textId="77777777" w:rsidR="004079FB" w:rsidRPr="00AD6A41" w:rsidRDefault="004079FB" w:rsidP="00AD290E">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7080025B" w14:textId="77777777" w:rsidR="004079FB" w:rsidRPr="00AD6A41" w:rsidRDefault="004079FB" w:rsidP="00AD290E">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79E75C22" w14:textId="77777777" w:rsidR="004079FB" w:rsidRPr="00AD6A41" w:rsidRDefault="004079FB" w:rsidP="00AD290E">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4079FB" w:rsidRPr="00AD6A41" w14:paraId="495192BD" w14:textId="77777777" w:rsidTr="00AD290E">
        <w:trPr>
          <w:tblCellSpacing w:w="15" w:type="dxa"/>
          <w:jc w:val="center"/>
        </w:trPr>
        <w:tc>
          <w:tcPr>
            <w:tcW w:w="0" w:type="auto"/>
            <w:gridSpan w:val="3"/>
            <w:tcBorders>
              <w:bottom w:val="single" w:sz="6" w:space="0" w:color="000000"/>
            </w:tcBorders>
            <w:vAlign w:val="center"/>
            <w:hideMark/>
          </w:tcPr>
          <w:p w14:paraId="4A340932" w14:textId="77777777" w:rsidR="004079FB" w:rsidRPr="00AD6A41" w:rsidRDefault="004079FB" w:rsidP="00AD290E">
            <w:pPr>
              <w:spacing w:line="240" w:lineRule="auto"/>
              <w:ind w:firstLine="0"/>
              <w:jc w:val="center"/>
              <w:rPr>
                <w:rFonts w:eastAsia="Times New Roman"/>
              </w:rPr>
            </w:pPr>
          </w:p>
        </w:tc>
      </w:tr>
      <w:tr w:rsidR="004079FB" w:rsidRPr="00AD6A41" w14:paraId="376A28D7" w14:textId="77777777" w:rsidTr="00AD290E">
        <w:trPr>
          <w:tblCellSpacing w:w="15" w:type="dxa"/>
          <w:jc w:val="center"/>
        </w:trPr>
        <w:tc>
          <w:tcPr>
            <w:tcW w:w="0" w:type="auto"/>
            <w:vAlign w:val="center"/>
            <w:hideMark/>
          </w:tcPr>
          <w:p w14:paraId="597732C0" w14:textId="77777777" w:rsidR="004079FB" w:rsidRPr="00AD6A41" w:rsidRDefault="004079FB" w:rsidP="00AD290E">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4CE2E4A3" w14:textId="77777777" w:rsidR="004079FB" w:rsidRPr="00AD6A41" w:rsidRDefault="004079FB" w:rsidP="00AD290E">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1A4F31A5" w14:textId="77777777" w:rsidR="00C07EA6" w:rsidRDefault="00C07EA6" w:rsidP="00C07EA6">
      <w:pPr>
        <w:ind w:firstLine="0"/>
      </w:pPr>
    </w:p>
    <w:p w14:paraId="662B3CBF" w14:textId="23C65842" w:rsidR="004079FB" w:rsidRDefault="004079FB">
      <w:pPr>
        <w:spacing w:line="240" w:lineRule="auto"/>
        <w:ind w:firstLine="0"/>
        <w:jc w:val="left"/>
      </w:pPr>
      <w:r>
        <w:br w:type="page"/>
      </w:r>
    </w:p>
    <w:p w14:paraId="0B34B2E6" w14:textId="77777777" w:rsidR="004079FB" w:rsidRDefault="004079FB"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3D6D5E6C"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A2102A">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222D6E59" w:rsidR="00916B59" w:rsidRDefault="00916B59">
            <w:pPr>
              <w:pStyle w:val="Caption"/>
              <w:keepNext/>
              <w:jc w:val="right"/>
            </w:pPr>
            <w:r>
              <w:t>(</w:t>
            </w:r>
            <w:fldSimple w:instr=" SEQ Equation \* ARABIC ">
              <w:r w:rsidR="00A2102A">
                <w:rPr>
                  <w:noProof/>
                </w:rPr>
                <w:t>30</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39CA5F37" w:rsidR="00916B59" w:rsidRDefault="00916B59">
            <w:pPr>
              <w:pStyle w:val="Caption"/>
              <w:keepNext/>
              <w:jc w:val="right"/>
            </w:pPr>
            <w:r>
              <w:t>(</w:t>
            </w:r>
            <w:fldSimple w:instr=" SEQ Equation \* ARABIC ">
              <w:r w:rsidR="00A2102A">
                <w:rPr>
                  <w:noProof/>
                </w:rPr>
                <w:t>31</w:t>
              </w:r>
            </w:fldSimple>
            <w:r>
              <w:t>)</w:t>
            </w:r>
          </w:p>
        </w:tc>
      </w:tr>
    </w:tbl>
    <w:p w14:paraId="3C0E064A" w14:textId="7B07CFB7" w:rsidR="00916B59" w:rsidRDefault="00916B59" w:rsidP="00916B59">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69C7EB9E" w:rsidR="00916B59" w:rsidRDefault="00916B59">
            <w:pPr>
              <w:pStyle w:val="Caption"/>
              <w:keepNext/>
              <w:jc w:val="right"/>
            </w:pPr>
            <w:r>
              <w:t>(</w:t>
            </w:r>
            <w:fldSimple w:instr=" SEQ Equation \* ARABIC ">
              <w:r w:rsidR="00A2102A">
                <w:rPr>
                  <w:noProof/>
                </w:rPr>
                <w:t>32</w:t>
              </w:r>
            </w:fldSimple>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77777777" w:rsidR="00916B59" w:rsidRPr="008652DB" w:rsidRDefault="000D49EA">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r>
                      <w:rPr>
                        <w:rFonts w:ascii="Cambria Math" w:hAnsi="Cambria Math"/>
                      </w:rPr>
                      <m:t>,</m:t>
                    </m:r>
                    <m:r>
                      <w:rPr>
                        <w:rFonts w:ascii="Cambria Math" w:hAnsi="Cambria Math"/>
                      </w:rPr>
                      <m:t>t</m:t>
                    </m:r>
                  </m:sub>
                </m:sSub>
              </m:oMath>
            </m:oMathPara>
          </w:p>
        </w:tc>
        <w:tc>
          <w:tcPr>
            <w:tcW w:w="350" w:type="pct"/>
          </w:tcPr>
          <w:p w14:paraId="10993735" w14:textId="739C6AF0" w:rsidR="00916B59" w:rsidRDefault="00916B59">
            <w:pPr>
              <w:pStyle w:val="Caption"/>
              <w:keepNext/>
              <w:jc w:val="right"/>
            </w:pPr>
            <w:r>
              <w:t>(</w:t>
            </w:r>
            <w:fldSimple w:instr=" SEQ Equation \* ARABIC ">
              <w:r w:rsidR="00A2102A">
                <w:rPr>
                  <w:noProof/>
                </w:rPr>
                <w:t>33</w:t>
              </w:r>
            </w:fldSimple>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6FB3BD7F"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A2102A">
        <w:t xml:space="preserve">Figure </w:t>
      </w:r>
      <w:r w:rsidR="00A2102A">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A2102A">
        <w:t xml:space="preserve">Figure </w:t>
      </w:r>
      <w:r w:rsidR="00A2102A">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A2102A">
        <w:t xml:space="preserve">Figure </w:t>
      </w:r>
      <w:r w:rsidR="00A2102A">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21940C14" w:rsidR="00DD00F7" w:rsidRDefault="00DD00F7" w:rsidP="00DD00F7">
      <w:pPr>
        <w:pStyle w:val="Caption"/>
        <w:keepNext/>
        <w:jc w:val="center"/>
      </w:pPr>
      <w:bookmarkStart w:id="20" w:name="_Ref169958555"/>
      <w:r>
        <w:t xml:space="preserve">Figure </w:t>
      </w:r>
      <w:fldSimple w:instr=" SEQ Figure \* ARABIC ">
        <w:r w:rsidR="00A2102A">
          <w:rPr>
            <w:noProof/>
          </w:rPr>
          <w:t>5</w:t>
        </w:r>
      </w:fldSimple>
      <w:bookmarkEnd w:id="20"/>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218A86A">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3701ED55">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5FFAB54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4E40D0" w14:textId="77777777" w:rsidR="00EA1936" w:rsidRDefault="00EA1936">
      <w:pPr>
        <w:spacing w:line="240" w:lineRule="auto"/>
        <w:ind w:firstLine="0"/>
        <w:jc w:val="left"/>
      </w:pPr>
      <w:r>
        <w:br w:type="page"/>
      </w:r>
    </w:p>
    <w:p w14:paraId="212C82FB" w14:textId="1AA0233F" w:rsidR="006B0CE0" w:rsidRDefault="006B0CE0" w:rsidP="006B0CE0">
      <w:pPr>
        <w:pStyle w:val="Caption"/>
        <w:keepNext/>
        <w:jc w:val="center"/>
      </w:pPr>
      <w:bookmarkStart w:id="21" w:name="_Ref169960502"/>
      <w:r>
        <w:t xml:space="preserve">Figure </w:t>
      </w:r>
      <w:fldSimple w:instr=" SEQ Figure \* ARABIC ">
        <w:r w:rsidR="00A2102A">
          <w:rPr>
            <w:noProof/>
          </w:rPr>
          <w:t>6</w:t>
        </w:r>
      </w:fldSimple>
      <w:bookmarkEnd w:id="21"/>
      <w:r>
        <w:rPr>
          <w:noProof/>
        </w:rPr>
        <w:t xml:space="preserve"> </w:t>
      </w:r>
      <w:commentRangeStart w:id="22"/>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2"/>
      <w:r w:rsidR="00EC20E0">
        <w:rPr>
          <w:rStyle w:val="CommentReference"/>
          <w:i w:val="0"/>
          <w:iCs w:val="0"/>
          <w:color w:val="auto"/>
        </w:rPr>
        <w:commentReference w:id="22"/>
      </w:r>
    </w:p>
    <w:p w14:paraId="2D9E32E3" w14:textId="75C1EBAB" w:rsidR="00EA1936" w:rsidRDefault="00EA1936" w:rsidP="00193119">
      <w:pPr>
        <w:spacing w:line="240" w:lineRule="auto"/>
        <w:ind w:firstLine="0"/>
      </w:pPr>
    </w:p>
    <w:p w14:paraId="5CE55657" w14:textId="6060B9EF" w:rsidR="001723E9" w:rsidRDefault="00787F96" w:rsidP="00787F96">
      <w:pPr>
        <w:spacing w:line="240" w:lineRule="auto"/>
        <w:ind w:firstLine="0"/>
        <w:jc w:val="center"/>
      </w:pPr>
      <w:r>
        <w:rPr>
          <w:noProof/>
          <w14:ligatures w14:val="standardContextual"/>
        </w:rPr>
        <w:drawing>
          <wp:inline distT="0" distB="0" distL="0" distR="0" wp14:anchorId="79C9E9DA" wp14:editId="011F43CA">
            <wp:extent cx="5934710" cy="3538855"/>
            <wp:effectExtent l="0" t="0" r="0" b="4445"/>
            <wp:docPr id="800756699"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756699" name="Picture 1" descr="A graph of a graph&#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BB0F2B6" w14:textId="09FE546A" w:rsidR="00787F96" w:rsidRDefault="00787F96" w:rsidP="00787F96">
      <w:pPr>
        <w:spacing w:line="240" w:lineRule="auto"/>
        <w:ind w:firstLine="0"/>
        <w:jc w:val="center"/>
      </w:pPr>
      <w:r>
        <w:rPr>
          <w:noProof/>
          <w14:ligatures w14:val="standardContextual"/>
        </w:rPr>
        <w:drawing>
          <wp:inline distT="0" distB="0" distL="0" distR="0" wp14:anchorId="7CF9175C" wp14:editId="4B463405">
            <wp:extent cx="5934710" cy="3543935"/>
            <wp:effectExtent l="0" t="0" r="0" b="0"/>
            <wp:docPr id="386563204" name="Picture 2" descr="A graph with blue and green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563204" name="Picture 2" descr="A graph with blue and green line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3C8DC960" w:rsidR="000E35F2" w:rsidRDefault="00302D61" w:rsidP="00E92F48">
      <w:pPr>
        <w:pStyle w:val="Caption"/>
        <w:keepNext/>
      </w:pPr>
      <w:bookmarkStart w:id="23" w:name="_Ref169960521"/>
      <w:r>
        <w:t xml:space="preserve">Figure </w:t>
      </w:r>
      <w:fldSimple w:instr=" SEQ Figure \* ARABIC ">
        <w:r w:rsidR="00A2102A">
          <w:rPr>
            <w:noProof/>
          </w:rPr>
          <w:t>7</w:t>
        </w:r>
      </w:fldSimple>
      <w:bookmarkEnd w:id="23"/>
      <w:r>
        <w:rPr>
          <w:noProof/>
        </w:rPr>
        <w:t xml:space="preserve"> </w:t>
      </w:r>
      <w:commentRangeStart w:id="24"/>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4"/>
      <w:r w:rsidR="00EC20E0">
        <w:rPr>
          <w:rStyle w:val="CommentReference"/>
          <w:i w:val="0"/>
          <w:iCs w:val="0"/>
          <w:color w:val="auto"/>
        </w:rPr>
        <w:commentReference w:id="24"/>
      </w:r>
      <w:r w:rsidR="00E92F48">
        <w:rPr>
          <w:noProof/>
        </w:rPr>
        <w:t>.</w:t>
      </w:r>
    </w:p>
    <w:p w14:paraId="6F7D624E" w14:textId="6DAC3F8D" w:rsidR="000E35F2" w:rsidRDefault="000E35F2" w:rsidP="00C83CFF">
      <w:pPr>
        <w:spacing w:line="240" w:lineRule="auto"/>
        <w:ind w:firstLine="0"/>
        <w:jc w:val="center"/>
      </w:pPr>
    </w:p>
    <w:p w14:paraId="06F162D9" w14:textId="56F66746" w:rsidR="000E35F2" w:rsidRDefault="000E35F2" w:rsidP="000E35F2">
      <w:pPr>
        <w:spacing w:line="240" w:lineRule="auto"/>
        <w:ind w:firstLine="0"/>
        <w:jc w:val="center"/>
      </w:pPr>
    </w:p>
    <w:p w14:paraId="7A119736" w14:textId="250E6A59" w:rsidR="000E35F2" w:rsidRDefault="00345470" w:rsidP="00345470">
      <w:pPr>
        <w:spacing w:line="240" w:lineRule="auto"/>
        <w:ind w:firstLine="0"/>
        <w:jc w:val="center"/>
      </w:pPr>
      <w:r>
        <w:rPr>
          <w:noProof/>
          <w14:ligatures w14:val="standardContextual"/>
        </w:rPr>
        <w:drawing>
          <wp:inline distT="0" distB="0" distL="0" distR="0" wp14:anchorId="3512A67C" wp14:editId="5DE6FF02">
            <wp:extent cx="5934710" cy="3538855"/>
            <wp:effectExtent l="0" t="0" r="0" b="4445"/>
            <wp:docPr id="200053721" name="Picture 3" descr="A graph with blue and 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53721" name="Picture 3" descr="A graph with blue and red lines&#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934710" cy="3538855"/>
                    </a:xfrm>
                    <a:prstGeom prst="rect">
                      <a:avLst/>
                    </a:prstGeom>
                  </pic:spPr>
                </pic:pic>
              </a:graphicData>
            </a:graphic>
          </wp:inline>
        </w:drawing>
      </w:r>
    </w:p>
    <w:p w14:paraId="45EEDE35" w14:textId="20C0C855" w:rsidR="000E35F2" w:rsidRDefault="00345470" w:rsidP="00345470">
      <w:pPr>
        <w:spacing w:line="240" w:lineRule="auto"/>
        <w:ind w:firstLine="0"/>
        <w:jc w:val="center"/>
      </w:pPr>
      <w:r>
        <w:rPr>
          <w:noProof/>
          <w14:ligatures w14:val="standardContextual"/>
        </w:rPr>
        <w:drawing>
          <wp:inline distT="0" distB="0" distL="0" distR="0" wp14:anchorId="2FADBF4E" wp14:editId="2FF0D6AC">
            <wp:extent cx="5934710" cy="3543935"/>
            <wp:effectExtent l="0" t="0" r="0" b="0"/>
            <wp:docPr id="5705020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502071" name="Picture 570502071"/>
                    <pic:cNvPicPr/>
                  </pic:nvPicPr>
                  <pic:blipFill>
                    <a:blip r:embed="rId26">
                      <a:extLst>
                        <a:ext uri="{28A0092B-C50C-407E-A947-70E740481C1C}">
                          <a14:useLocalDpi xmlns:a14="http://schemas.microsoft.com/office/drawing/2010/main" val="0"/>
                        </a:ext>
                      </a:extLst>
                    </a:blip>
                    <a:stretch>
                      <a:fillRect/>
                    </a:stretch>
                  </pic:blipFill>
                  <pic:spPr>
                    <a:xfrm>
                      <a:off x="0" y="0"/>
                      <a:ext cx="5934710" cy="354393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0D49EA">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1</m:t>
                                </m:r>
                              </m:sub>
                            </m:sSub>
                          </m:den>
                        </m:f>
                      </m:e>
                    </m:d>
                  </m:e>
                </m:func>
              </m:oMath>
            </m:oMathPara>
          </w:p>
        </w:tc>
        <w:tc>
          <w:tcPr>
            <w:tcW w:w="350" w:type="pct"/>
          </w:tcPr>
          <w:p w14:paraId="5BDDFD9B" w14:textId="586AA7F9" w:rsidR="00916B59" w:rsidRDefault="00916B59">
            <w:pPr>
              <w:pStyle w:val="Caption"/>
              <w:keepNext/>
              <w:jc w:val="right"/>
            </w:pPr>
            <w:r>
              <w:t>(</w:t>
            </w:r>
            <w:fldSimple w:instr=" SEQ Equation \* ARABIC ">
              <w:r w:rsidR="00A2102A">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77777777" w:rsidR="00916B59" w:rsidRPr="008652DB" w:rsidRDefault="00916B59">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0F927EDD" w:rsidR="00916B59" w:rsidRDefault="00916B59">
            <w:pPr>
              <w:pStyle w:val="Caption"/>
              <w:keepNext/>
              <w:jc w:val="right"/>
            </w:pPr>
            <w:r>
              <w:t>(</w:t>
            </w:r>
            <w:fldSimple w:instr=" SEQ Equation \* ARABIC ">
              <w:r w:rsidR="00A2102A">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7777777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223B5A1D" w:rsidR="00916B59" w:rsidRDefault="00916B59">
            <w:pPr>
              <w:pStyle w:val="Caption"/>
              <w:keepNext/>
              <w:jc w:val="right"/>
            </w:pPr>
            <w:r>
              <w:t>(</w:t>
            </w:r>
            <w:fldSimple w:instr=" SEQ Equation \* ARABIC ">
              <w:r w:rsidR="00A2102A">
                <w:rPr>
                  <w:noProof/>
                </w:rPr>
                <w:t>36</w:t>
              </w:r>
            </w:fldSimple>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CA20DBB"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A2102A">
        <w:t xml:space="preserve">Figure </w:t>
      </w:r>
      <w:r w:rsidR="00A2102A">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6D0CC273" w:rsidR="003D15B5" w:rsidRDefault="003D15B5" w:rsidP="003D15B5">
      <w:pPr>
        <w:pStyle w:val="Caption"/>
        <w:keepNext/>
        <w:jc w:val="center"/>
      </w:pPr>
      <w:bookmarkStart w:id="25" w:name="_Ref170051212"/>
      <w:r>
        <w:t xml:space="preserve">Figure </w:t>
      </w:r>
      <w:fldSimple w:instr=" SEQ Figure \* ARABIC ">
        <w:r w:rsidR="00A2102A">
          <w:rPr>
            <w:noProof/>
          </w:rPr>
          <w:t>8</w:t>
        </w:r>
      </w:fldSimple>
      <w:bookmarkEnd w:id="25"/>
      <w:r>
        <w:rPr>
          <w:noProof/>
        </w:rPr>
        <w:t xml:space="preserve"> Realized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7"/>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26" w:name="_Ref169916057"/>
      <w:r>
        <w:t>Data</w:t>
      </w:r>
      <w:bookmarkEnd w:id="26"/>
    </w:p>
    <w:p w14:paraId="58CF9B57" w14:textId="6910DF84" w:rsidR="00310460" w:rsidRDefault="00916B59" w:rsidP="00916B59">
      <w:commentRangeStart w:id="27"/>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 xml:space="preserve">unless </w:t>
      </w:r>
      <w:r w:rsidR="00BF00D3">
        <w:t xml:space="preserve">specifically </w:t>
      </w:r>
      <w:r w:rsidRPr="00935E65">
        <w:t>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B1D0B">
        <w:t>twenty</w:t>
      </w:r>
      <w:r w:rsidR="00310460" w:rsidRPr="0004387C">
        <w:t>-day</w:t>
      </w:r>
      <w:r w:rsidR="00310460">
        <w:t xml:space="preserve"> </w:t>
      </w:r>
      <w:r w:rsidR="00310460" w:rsidRPr="0004387C">
        <w:t xml:space="preserve">trading </w:t>
      </w:r>
      <w:r w:rsidR="00310460">
        <w:t xml:space="preserve">window </w:t>
      </w:r>
      <w:r w:rsidR="003B1D0B">
        <w:t xml:space="preserve">around </w:t>
      </w:r>
      <w:r w:rsidR="00AB72A0">
        <w:t xml:space="preserve">the implementation of </w:t>
      </w:r>
      <w:r w:rsidR="003B1D0B">
        <w:t>each phase</w:t>
      </w:r>
      <w:r w:rsidR="00310460" w:rsidRPr="0004387C">
        <w:t xml:space="preserve"> (Feb 25 – Mar </w:t>
      </w:r>
      <w:r w:rsidR="003B1D0B">
        <w:t>22</w:t>
      </w:r>
      <w:r w:rsidR="008472C0">
        <w:t xml:space="preserve"> for phase 1</w:t>
      </w:r>
      <w:r w:rsidR="00310460">
        <w:t xml:space="preserve">, May 27 – Jun </w:t>
      </w:r>
      <w:r w:rsidR="00AB72A0">
        <w:t>21</w:t>
      </w:r>
      <w:r w:rsidR="00310460">
        <w:t xml:space="preserve"> </w:t>
      </w:r>
      <w:r w:rsidR="008472C0">
        <w:t xml:space="preserve">for phase 2 </w:t>
      </w:r>
      <w:r w:rsidR="00310460">
        <w:t xml:space="preserve">and Aug 26 – Sep </w:t>
      </w:r>
      <w:r w:rsidR="00AB72A0">
        <w:t>20</w:t>
      </w:r>
      <w:r w:rsidR="008472C0">
        <w:t xml:space="preserve"> for phase 3</w:t>
      </w:r>
      <w:commentRangeEnd w:id="27"/>
      <w:r w:rsidR="007D258F">
        <w:rPr>
          <w:rStyle w:val="CommentReference"/>
        </w:rPr>
        <w:commentReference w:id="27"/>
      </w:r>
      <w:r w:rsidR="00310460" w:rsidRPr="0004387C">
        <w:t>).</w:t>
      </w:r>
    </w:p>
    <w:p w14:paraId="53B82FDF" w14:textId="22FB547D"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w:t>
      </w:r>
      <w:r w:rsidR="00B67E6D">
        <w:t xml:space="preserve">for USD, GBP and JPY denominated contracts, </w:t>
      </w:r>
      <w:r>
        <w:t>or EURIBOR</w:t>
      </w:r>
      <w:r w:rsidR="00B67E6D">
        <w:t xml:space="preserve"> for EUD denominated contracts</w:t>
      </w:r>
      <w:r>
        <w:t xml:space="preserve">). It also specified “negative” characteristics, </w:t>
      </w:r>
      <w:r w:rsidR="00A624FE">
        <w:t xml:space="preserve">where </w:t>
      </w:r>
      <w:r>
        <w:t xml:space="preserve">swaps having the </w:t>
      </w:r>
      <w:r w:rsidR="00DC6458">
        <w:t>specified</w:t>
      </w:r>
      <w:r w:rsidR="00A624FE">
        <w:t xml:space="preserve"> </w:t>
      </w:r>
      <w:r>
        <w:t>characteristics do not need to be cleared</w:t>
      </w:r>
      <w:r w:rsidR="00DC6458">
        <w:t>. These characteristics</w:t>
      </w:r>
      <w:r>
        <w:t xml:space="preserve"> </w:t>
      </w:r>
      <w:r w:rsidR="00DC6458">
        <w:t xml:space="preserve">included </w:t>
      </w:r>
      <w:r>
        <w:t xml:space="preserve">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3D1B61CD" w:rsidR="00916B59" w:rsidRDefault="00916B59" w:rsidP="00916B59">
      <w:pPr>
        <w:rPr>
          <w:color w:val="000000" w:themeColor="text1"/>
        </w:rPr>
      </w:pPr>
      <w:r>
        <w:t xml:space="preserve">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w:t>
      </w:r>
      <w:r w:rsidR="00836A0B">
        <w:t>unobserved</w:t>
      </w:r>
      <w:r>
        <w:t xml:space="preserve"> characteristics</w:t>
      </w:r>
      <w:r w:rsidR="00836A0B">
        <w:t xml:space="preserve">, </w:t>
      </w:r>
      <w:r>
        <w:t>such as early termination clauses, conditional notional amounts, etc. In an appendix, I show that my results are robust to including these outliers.</w:t>
      </w:r>
    </w:p>
    <w:p w14:paraId="1EE5C912" w14:textId="32AE419F" w:rsidR="00916B59" w:rsidRPr="00655B55" w:rsidRDefault="006E55D8" w:rsidP="00916B59">
      <w:commentRangeStart w:id="28"/>
      <w:r>
        <w:t xml:space="preserve">As discussed in the background section, clearinghouses </w:t>
      </w:r>
      <w:r w:rsidR="00914187">
        <w:t xml:space="preserve">originated organically </w:t>
      </w:r>
      <w:r w:rsidR="00B2415B">
        <w:t>in equities trading</w:t>
      </w:r>
      <w:r w:rsidR="00980325">
        <w:t xml:space="preserve">. Several clearinghouses were already </w:t>
      </w:r>
      <w:r w:rsidR="00CC33A1">
        <w:t xml:space="preserve">operating in the </w:t>
      </w:r>
      <w:r w:rsidR="00690FF0">
        <w:t xml:space="preserve">interest rate swaps </w:t>
      </w:r>
      <w:r w:rsidR="00CC33A1">
        <w:t xml:space="preserve">space </w:t>
      </w:r>
      <w:r w:rsidR="00D27F39">
        <w:t xml:space="preserve">prior </w:t>
      </w:r>
      <w:r w:rsidR="004F3245">
        <w:t xml:space="preserve">to the </w:t>
      </w:r>
      <w:r w:rsidR="00EF21F0">
        <w:t>implementation of the CFTC mandate (</w:t>
      </w:r>
      <w:r w:rsidR="00690FF0">
        <w:t>for example,</w:t>
      </w:r>
      <w:r w:rsidR="00EF21F0">
        <w:t xml:space="preserve"> </w:t>
      </w:r>
      <w:proofErr w:type="spellStart"/>
      <w:r w:rsidR="00EF21F0">
        <w:t>LCH.Clearnet</w:t>
      </w:r>
      <w:proofErr w:type="spellEnd"/>
      <w:r w:rsidR="00AA0366">
        <w:t xml:space="preserve"> </w:t>
      </w:r>
      <w:proofErr w:type="spellStart"/>
      <w:r w:rsidR="00EF21F0">
        <w:t>SwapClear</w:t>
      </w:r>
      <w:proofErr w:type="spellEnd"/>
      <w:r w:rsidR="00EF21F0">
        <w:t xml:space="preserve"> </w:t>
      </w:r>
      <w:r w:rsidR="00841F34">
        <w:t xml:space="preserve">launched in 1999, </w:t>
      </w:r>
      <w:r w:rsidR="00EF21F0">
        <w:t xml:space="preserve">and </w:t>
      </w:r>
      <w:r w:rsidR="00690FF0">
        <w:t xml:space="preserve">Japan Securities </w:t>
      </w:r>
      <w:r w:rsidR="00841F34">
        <w:t xml:space="preserve">Clearing Corporation offered </w:t>
      </w:r>
      <w:r w:rsidR="00CC33A1">
        <w:t xml:space="preserve">limited </w:t>
      </w:r>
      <w:r w:rsidR="00841F34">
        <w:t xml:space="preserve">interest rate swaps clearing services as well). </w:t>
      </w:r>
      <w:r w:rsidR="00B66829">
        <w:t xml:space="preserve">Prior to the 2008 financial crisis, there was limited use of </w:t>
      </w:r>
      <w:r w:rsidR="008A6507">
        <w:t xml:space="preserve">these </w:t>
      </w:r>
      <w:r w:rsidR="00B66829">
        <w:t xml:space="preserve">clearinghouses, and risks were </w:t>
      </w:r>
      <w:r w:rsidR="008A6507">
        <w:t xml:space="preserve">usually </w:t>
      </w:r>
      <w:r w:rsidR="0035643A">
        <w:t xml:space="preserve">managed bilaterally. Following the 2008 financial crisis, </w:t>
      </w:r>
      <w:r w:rsidR="004E5D89">
        <w:t>many swaps market participants moved to voluntary central clearing</w:t>
      </w:r>
      <w:r w:rsidR="008A6507">
        <w:t xml:space="preserve"> regime</w:t>
      </w:r>
      <w:r w:rsidR="004E5D89">
        <w:t xml:space="preserve">. </w:t>
      </w:r>
      <w:r w:rsidR="00610F5D">
        <w:t>B</w:t>
      </w:r>
      <w:r w:rsidR="00916B59">
        <w:t xml:space="preserve">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rsidR="00916B59">
        <w:t xml:space="preserve">learing </w:t>
      </w:r>
      <w:r w:rsidR="003D15B5">
        <w:t xml:space="preserve">for </w:t>
      </w:r>
      <w:r w:rsidR="00916B59">
        <w:t>CAD denominated swaps is voluntary.</w:t>
      </w:r>
      <w:commentRangeEnd w:id="28"/>
      <w:r w:rsidR="0083247D">
        <w:rPr>
          <w:rStyle w:val="CommentReference"/>
        </w:rPr>
        <w:commentReference w:id="28"/>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08C76796" w:rsidR="00916B59" w:rsidRDefault="00667B32" w:rsidP="00916B59">
      <w:r>
        <w:fldChar w:fldCharType="begin"/>
      </w:r>
      <w:r>
        <w:instrText xml:space="preserve"> REF _Ref169917152 \h </w:instrText>
      </w:r>
      <w:r>
        <w:fldChar w:fldCharType="separate"/>
      </w:r>
      <w:r w:rsidR="00A2102A">
        <w:t xml:space="preserve">Table </w:t>
      </w:r>
      <w:r w:rsidR="00A2102A">
        <w:rPr>
          <w:noProof/>
        </w:rPr>
        <w:t>5</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w:t>
      </w:r>
      <w:r w:rsidR="0063624E">
        <w:t xml:space="preserve">observed </w:t>
      </w:r>
      <w:r w:rsidR="00916B59">
        <w:t>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6149A9CF" w14:textId="77777777" w:rsidR="002126BB" w:rsidRDefault="002126BB" w:rsidP="00916B59"/>
    <w:p w14:paraId="5B53A70B" w14:textId="77777777" w:rsidR="002126BB" w:rsidRDefault="002126BB" w:rsidP="00916B59"/>
    <w:p w14:paraId="6274BD35" w14:textId="651E30E5" w:rsidR="002126BB" w:rsidRDefault="002126BB" w:rsidP="002126BB">
      <w:pPr>
        <w:pStyle w:val="Caption"/>
        <w:keepNext/>
      </w:pPr>
      <w:bookmarkStart w:id="29" w:name="_Ref169917152"/>
      <w:r>
        <w:t xml:space="preserve">Table </w:t>
      </w:r>
      <w:r>
        <w:fldChar w:fldCharType="begin"/>
      </w:r>
      <w:r>
        <w:instrText xml:space="preserve"> SEQ Table \* ARABIC </w:instrText>
      </w:r>
      <w:r>
        <w:fldChar w:fldCharType="separate"/>
      </w:r>
      <w:r w:rsidR="00A2102A">
        <w:rPr>
          <w:noProof/>
        </w:rPr>
        <w:t>5</w:t>
      </w:r>
      <w:r>
        <w:fldChar w:fldCharType="end"/>
      </w:r>
      <w:bookmarkEnd w:id="29"/>
      <w:r>
        <w:rPr>
          <w:noProof/>
        </w:rPr>
        <w:t xml:space="preserve"> Sample data for construction of USD and CAD swaps curves. The “short end” of the curve is based on observed deposit rates (such as the overnight Canadian Call Loan Rate and the 1-month and 2-month Canadian Offer Rate). The “medium leg” of the curve is constructed using data from futures contracts (note that a convexity adjustment needs to be applied to quoted futures prices due to differences in settlement between swaps and futures) and the “long end” of the curve is constructed using data from observed interest rate swaps.</w:t>
      </w:r>
    </w:p>
    <w:tbl>
      <w:tblPr>
        <w:tblStyle w:val="PlainTable2"/>
        <w:tblW w:w="8411" w:type="dxa"/>
        <w:tblLook w:val="06A0" w:firstRow="1" w:lastRow="0" w:firstColumn="1" w:lastColumn="0" w:noHBand="1" w:noVBand="1"/>
      </w:tblPr>
      <w:tblGrid>
        <w:gridCol w:w="1100"/>
        <w:gridCol w:w="2151"/>
        <w:gridCol w:w="1720"/>
        <w:gridCol w:w="1720"/>
        <w:gridCol w:w="1720"/>
      </w:tblGrid>
      <w:tr w:rsidR="002126BB" w:rsidRPr="001D0E7E" w14:paraId="7DDAEC3E"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38B725F" w14:textId="77777777" w:rsidR="002126BB" w:rsidRPr="001D0E7E" w:rsidRDefault="002126BB" w:rsidP="00AD290E">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07AF715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709CE83B"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4E860B68"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077064E2"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2126BB" w:rsidRPr="001D0E7E" w14:paraId="577758D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A604E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4617E26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1D56196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0B19924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0CC1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5FC606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970FB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76418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4B6C7B1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1BBA18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D3DC6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6F0F7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0BED3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A97687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5D8F53C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5E8DDC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42818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2A13AD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B0839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22B566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243338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C0D55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6973A3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BABF8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AB19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685C520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38C31A9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FE053C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BFB886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4C9FA2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F5D021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0E25C5C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5A206D0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29049A2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09AFC3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D4E4A0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38FA5C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08D6BE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314F33A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467CDF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FA022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AE6038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7C21B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1826B5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2002ADE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21D5AC1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36D0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CC36C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21C1B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3B11260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1BECBC4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63FEB7B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DD9F6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CA98D7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5F567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3A845C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02ED160A"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5C73245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84726D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D7AF43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FA446F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1C43A25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69B79BF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43E6A9E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1090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5162D01"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0F6C8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683535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27221BA3"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628AF1A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764E79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1ED81A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EC9575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0D2814C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55B2A3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4137A46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AB6F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F00EF68"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F9511D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44D9EA8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77060D55"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3E3A781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41E71C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52AD38B"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ED677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6BA7DFE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244A0C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3DD94E5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9FE54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C21F26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0248A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DAACBC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3C5823E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1C6524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F2366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DBE7F1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5E639D"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29206F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5C5BB59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4551638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64027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918C8A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01D9D1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1B208D7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DFEFB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0BFBFF0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D733D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116CDF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6D5D30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440DAE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5BDDE1C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A2AAB0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07721"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C1A25F"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2E806D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7A5B914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25E272A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7B55E46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928654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141A14E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87EC09F"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11B070C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38E2393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59B8AC3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CB2D8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47A17EA5" w14:textId="77777777" w:rsidR="002126BB" w:rsidRDefault="002126BB" w:rsidP="002126BB">
      <w:pPr>
        <w:ind w:firstLine="0"/>
      </w:pPr>
    </w:p>
    <w:p w14:paraId="198462C6" w14:textId="77777777" w:rsidR="002126BB" w:rsidRDefault="002126BB" w:rsidP="002126BB">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2126BB" w:rsidRPr="001D0E7E" w14:paraId="69545F4F" w14:textId="77777777" w:rsidTr="00AD290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CE0FD0" w14:textId="77777777" w:rsidR="002126BB" w:rsidRPr="001D0E7E" w:rsidRDefault="002126BB" w:rsidP="00AD290E">
            <w:pPr>
              <w:spacing w:line="240" w:lineRule="auto"/>
              <w:ind w:firstLine="0"/>
              <w:jc w:val="left"/>
              <w:rPr>
                <w:rFonts w:ascii="Calibri" w:eastAsia="Times New Roman" w:hAnsi="Calibri" w:cs="Calibri"/>
                <w:b w:val="0"/>
                <w:bCs w:val="0"/>
              </w:rPr>
            </w:pPr>
            <w:r w:rsidRPr="001D0E7E">
              <w:rPr>
                <w:rFonts w:ascii="Calibri" w:eastAsia="Times New Roman" w:hAnsi="Calibri" w:cs="Calibri"/>
              </w:rPr>
              <w:t>Tenor</w:t>
            </w:r>
          </w:p>
        </w:tc>
        <w:tc>
          <w:tcPr>
            <w:tcW w:w="1921" w:type="dxa"/>
            <w:noWrap/>
            <w:hideMark/>
          </w:tcPr>
          <w:p w14:paraId="2A4155C9"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2784D4D7" w14:textId="77777777" w:rsidR="002126BB" w:rsidRPr="001D0E7E" w:rsidRDefault="002126BB" w:rsidP="00AD290E">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2DE60743"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6CB14FEE" w14:textId="77777777" w:rsidR="002126BB" w:rsidRPr="001D0E7E" w:rsidRDefault="002126BB" w:rsidP="00AD290E">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2126BB" w:rsidRPr="001D0E7E" w14:paraId="00D2FB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D951A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001E92D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2FF32E46"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1F42FE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83629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8BC95F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0059D2"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5D82AFB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799D0B4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18C580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BDC97E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3F407BD"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D21A2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841C91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7ECD6F44"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2A328F1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0A779A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71BA319"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D9BD5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341B11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3A3363D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608A40F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2EC1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5F8056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A4CCFFE"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1FD4424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2CFF73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EEDFB6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AD2D9B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26078B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F3D68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3799C8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7B77F78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4460179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575C7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106C5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02AD1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3B61056"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5A9D95B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6A84C1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1FD64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75F98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18AF4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3409229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5D81C97C"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571B7BD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46A4F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BE9513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F20C88"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3DD76D2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C82A63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0B3070C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C63CE2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458268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0DC8B2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67D36CF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350783F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7C5D69F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6B762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71704F7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CAE103"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1626ED0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6E5F330D"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553664F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2CB6F0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41F3E79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CA47657"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4C5CF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5356AE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0D53E1D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60AA8A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03F8B4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07F05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C9CB9D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03930ED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3BADAA8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0747F2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95CF683"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0D024C1"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4C1EA56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4EBD31F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4B32E79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EA4B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35E2C96"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69A594"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4601FC2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55323DE7"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037D9E7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33E82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0DE2BAB4"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EE1391B"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15886A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1C322682"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4AFC166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F44AB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D0EE02C"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2140A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6CBA993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4D94BC8E"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5E126AE0"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9B04AC"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8D0590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EBADFD5"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1229E525"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6C486C2B"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316AA28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2E93CD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215B92A7"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F52A1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675D143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78DE5E78"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5DB1A88"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1958D53"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A181355"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115E0EA"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F625F7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0BF4B4F1"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45CE462F"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567619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6500A0FE"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AA7B2C"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F4411E9"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01700A10"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423EC94D"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BD5F5E"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3BE7F4B2"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2D1640"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30BB7742"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22DAE8EF"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326D70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4138527"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2126BB" w:rsidRPr="001D0E7E" w14:paraId="5B7B95F0" w14:textId="77777777" w:rsidTr="00AD290E">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CA32E19" w14:textId="77777777" w:rsidR="002126BB" w:rsidRPr="001D0E7E" w:rsidRDefault="002126BB" w:rsidP="00AD290E">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2B2C6254"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60C503E9" w14:textId="77777777" w:rsidR="002126BB" w:rsidRPr="001D0E7E" w:rsidRDefault="002126BB" w:rsidP="00AD290E">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0133E1DB"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C4ABA" w14:textId="77777777" w:rsidR="002126BB" w:rsidRPr="001D0E7E" w:rsidRDefault="002126BB" w:rsidP="00AD290E">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F3411B9" w14:textId="77777777" w:rsidR="002126BB" w:rsidRDefault="002126BB" w:rsidP="002126BB">
      <w:pPr>
        <w:spacing w:line="240" w:lineRule="auto"/>
        <w:ind w:firstLine="0"/>
        <w:jc w:val="left"/>
      </w:pPr>
    </w:p>
    <w:p w14:paraId="2569AF3F" w14:textId="77777777" w:rsidR="002126BB" w:rsidRDefault="002126BB" w:rsidP="00916B59"/>
    <w:p w14:paraId="2BDEB71F" w14:textId="77777777" w:rsidR="002126BB" w:rsidRDefault="002126BB" w:rsidP="00916B59"/>
    <w:p w14:paraId="7041947F" w14:textId="77777777" w:rsidR="002126BB" w:rsidRPr="0004387C" w:rsidRDefault="002126BB" w:rsidP="00916B59"/>
    <w:p w14:paraId="09F0B26C" w14:textId="2EA78A5A" w:rsidR="00916B59" w:rsidRDefault="00916B59" w:rsidP="00916B59">
      <w:r w:rsidRPr="0004387C">
        <w:t xml:space="preserve">The </w:t>
      </w:r>
      <w:r>
        <w:t xml:space="preserve">contract characteristics reported in the DTCC SDR </w:t>
      </w:r>
      <w:r w:rsidRPr="0004387C">
        <w:t>include swap currency, trade date and time, effective date, maturity date, fixed rate, payment frequencies, clearing status, notional value, and capped notional indicator. For USD swaps, USD LIBOR is the floating rate index for 98% of swaps</w:t>
      </w:r>
      <w:r w:rsidR="00C13230">
        <w:t xml:space="preserve"> (other reference rate indexes included the Federal Funds Rate </w:t>
      </w:r>
      <w:r w:rsidR="00C219A2">
        <w:t>T-Bill Rate, and FIFMA rate)</w:t>
      </w:r>
      <w:r w:rsidRPr="0004387C">
        <w:t xml:space="preserve">, while for CAD swaps, CDOR is the index for 99% of swaps. I exclude </w:t>
      </w:r>
      <w:r>
        <w:t xml:space="preserve">certain </w:t>
      </w:r>
      <w:r w:rsidRPr="0004387C">
        <w:t>swaps that make a single payment at maturity (i.e., payment frequency is 1T</w:t>
      </w:r>
      <w:r>
        <w:t>), which</w:t>
      </w:r>
      <w:r w:rsidRPr="0004387C">
        <w:t xml:space="preserve">. </w:t>
      </w:r>
      <w:r w:rsidR="00667B32">
        <w:fldChar w:fldCharType="begin"/>
      </w:r>
      <w:r w:rsidR="00667B32">
        <w:instrText xml:space="preserve"> REF _Ref169917203 \h </w:instrText>
      </w:r>
      <w:r w:rsidR="00667B32">
        <w:fldChar w:fldCharType="separate"/>
      </w:r>
      <w:r w:rsidR="00A2102A">
        <w:t xml:space="preserve">Table </w:t>
      </w:r>
      <w:r w:rsidR="00A2102A">
        <w:rPr>
          <w:noProof/>
        </w:rPr>
        <w:t>6</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408D96CE" w:rsidR="00916B59" w:rsidRDefault="00667B32" w:rsidP="00916B59">
      <w:r>
        <w:fldChar w:fldCharType="begin"/>
      </w:r>
      <w:r>
        <w:instrText xml:space="preserve"> REF _Ref169917219 \h </w:instrText>
      </w:r>
      <w:r>
        <w:fldChar w:fldCharType="separate"/>
      </w:r>
      <w:r w:rsidR="00A2102A">
        <w:t xml:space="preserve">Table </w:t>
      </w:r>
      <w:r w:rsidR="00A2102A">
        <w:rPr>
          <w:noProof/>
        </w:rPr>
        <w:t>7</w:t>
      </w:r>
      <w:r>
        <w:fldChar w:fldCharType="end"/>
      </w:r>
      <w:r>
        <w:t xml:space="preserve"> </w:t>
      </w:r>
      <w:r w:rsidR="00916B59">
        <w:t>shows summary statistics of the control variables used in the regression. Only contracts using LIBOR as the floating reference leg are included. Additionally, contracts that were “voluntarily cleared” prior to the mandate or “exempt from clearing” after the mandate are excluded</w:t>
      </w:r>
      <w:r w:rsidR="008507D9">
        <w:t xml:space="preserve"> (this is ~39% of </w:t>
      </w:r>
      <w:r w:rsidR="00603CC8">
        <w:t xml:space="preserve">USD </w:t>
      </w:r>
      <w:r w:rsidR="008507D9">
        <w:t>contracts in phase 1,</w:t>
      </w:r>
      <w:r w:rsidR="00FA56B7">
        <w:t xml:space="preserve"> 22% of </w:t>
      </w:r>
      <w:r w:rsidR="00603CC8">
        <w:t xml:space="preserve">USD </w:t>
      </w:r>
      <w:r w:rsidR="00FA56B7">
        <w:t xml:space="preserve">contracts in phase 2, and </w:t>
      </w:r>
      <w:r w:rsidR="00603CC8">
        <w:t xml:space="preserve">11% of contracts in phase 3; it is also </w:t>
      </w:r>
      <w:r w:rsidR="00422C48">
        <w:t>52% of CAD contracts in phase 1 and 3 and 44% of CAD contracts in phase 2</w:t>
      </w:r>
      <w:r w:rsidR="00603CC8">
        <w:t>)</w:t>
      </w:r>
      <w:r w:rsidR="00916B59">
        <w:t xml:space="preserve">. The leftmost column shows the statistics </w:t>
      </w:r>
      <w:r w:rsidR="003639B3">
        <w:t>of</w:t>
      </w:r>
      <w:r w:rsidR="00916B59">
        <w:t xml:space="preserve"> this dataset. For the main part of the </w:t>
      </w:r>
      <w:r w:rsidR="00BD0C23">
        <w:t>dissertation</w:t>
      </w:r>
      <w:r w:rsidR="00916B59">
        <w:t>, I further filter this data to swaps whose fixed rate is within 50 bps of the Bloomberg calculated fixed rate</w:t>
      </w:r>
      <w:r w:rsidR="00B74D7D">
        <w:t xml:space="preserve"> (as described earlier)</w:t>
      </w:r>
      <w:r w:rsidR="00916B59">
        <w:t xml:space="preserv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3ADE49A0"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w:t>
      </w:r>
      <w:r w:rsidR="00971608">
        <w:t>fixed</w:t>
      </w:r>
      <w:r>
        <w:t xml:space="preserve"> rate). When receiving the fixed rate (and paying the floating leg), the dealer is likely to require a premium over the fair price. When paying the fixed rate, the dealer is likely to </w:t>
      </w:r>
      <w:r w:rsidR="004838E9">
        <w:t>require</w:t>
      </w:r>
      <w:r>
        <w:t xml:space="preserve">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17465AE" w14:textId="3063D6A2" w:rsidR="00565535" w:rsidRDefault="00565535">
      <w:pPr>
        <w:spacing w:line="240" w:lineRule="auto"/>
        <w:ind w:firstLine="0"/>
        <w:jc w:val="left"/>
      </w:pPr>
      <w:r>
        <w:br w:type="page"/>
      </w:r>
    </w:p>
    <w:p w14:paraId="67EA1842" w14:textId="0AA65E54" w:rsidR="009F16B5" w:rsidRDefault="009F16B5" w:rsidP="009F16B5">
      <w:pPr>
        <w:pStyle w:val="Caption"/>
        <w:keepNext/>
        <w:rPr>
          <w:noProof/>
        </w:rPr>
      </w:pPr>
      <w:bookmarkStart w:id="30" w:name="_Ref169917203"/>
      <w:r>
        <w:t xml:space="preserve">Table </w:t>
      </w:r>
      <w:fldSimple w:instr=" SEQ Table \* ARABIC ">
        <w:r w:rsidR="00A2102A">
          <w:rPr>
            <w:noProof/>
          </w:rPr>
          <w:t>6</w:t>
        </w:r>
      </w:fldSimple>
      <w:bookmarkEnd w:id="30"/>
      <w:r>
        <w:rPr>
          <w:noProof/>
        </w:rPr>
        <w:t xml:space="preserve"> </w:t>
      </w:r>
      <w:r w:rsidR="00C83A7E">
        <w:rPr>
          <w:noProof/>
        </w:rPr>
        <w:t xml:space="preserve">Number of contracts and notional values by </w:t>
      </w:r>
      <w:r w:rsidR="00E551E0">
        <w:rPr>
          <w:noProof/>
        </w:rPr>
        <w:t>c</w:t>
      </w:r>
      <w:r w:rsidR="00C83A7E">
        <w:rPr>
          <w:noProof/>
        </w:rPr>
        <w:t xml:space="preserve">learing </w:t>
      </w:r>
      <w:r w:rsidR="00E551E0">
        <w:rPr>
          <w:noProof/>
        </w:rPr>
        <w:t>s</w:t>
      </w:r>
      <w:r w:rsidR="00C83A7E">
        <w:rPr>
          <w:noProof/>
        </w:rPr>
        <w:t>tatus and reference rate for USD and CAD IR swaps contracts</w:t>
      </w:r>
      <w:r w:rsidR="00E551E0">
        <w:rPr>
          <w:noProof/>
        </w:rPr>
        <w:t xml:space="preserve"> </w:t>
      </w:r>
      <w:r w:rsidR="0070106C">
        <w:rPr>
          <w:noProof/>
        </w:rPr>
        <w:t>(</w:t>
      </w:r>
      <w:r w:rsidR="00E551E0">
        <w:rPr>
          <w:noProof/>
        </w:rPr>
        <w:t>for entire dataset prior to any filtering</w:t>
      </w:r>
      <w:r w:rsidR="0070106C">
        <w:rPr>
          <w:noProof/>
        </w:rPr>
        <w:t>). Data are presented for each phase and pre- and post- period separately.</w:t>
      </w:r>
      <w:r w:rsidR="002C4EA4">
        <w:rPr>
          <w:noProof/>
        </w:rPr>
        <w:t xml:space="preserve"> Note the increase in </w:t>
      </w:r>
      <w:r w:rsidR="00F22283">
        <w:rPr>
          <w:noProof/>
        </w:rPr>
        <w:t>clearing for USD contracts after the implementation of phase 1 (from 61% to 77%) and phase 2 (from78% to 90%).</w:t>
      </w:r>
    </w:p>
    <w:p w14:paraId="2AC7E2B6" w14:textId="7CA7FBB4" w:rsidR="00C83A7E" w:rsidRPr="00C83A7E" w:rsidRDefault="0018533F" w:rsidP="00C83A7E">
      <w:pPr>
        <w:jc w:val="center"/>
      </w:pPr>
      <w:r>
        <w:t>Pre-Phase</w:t>
      </w:r>
      <w:r w:rsidR="00C83A7E">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39F3C301" w:rsidR="00565535" w:rsidRDefault="00565535">
      <w:pPr>
        <w:spacing w:line="240" w:lineRule="auto"/>
        <w:ind w:firstLine="0"/>
        <w:jc w:val="left"/>
      </w:pPr>
    </w:p>
    <w:p w14:paraId="6CD70B90" w14:textId="4F3DE0E4" w:rsidR="00C83A7E" w:rsidRDefault="0018533F" w:rsidP="00C83A7E">
      <w:pPr>
        <w:spacing w:line="240" w:lineRule="auto"/>
        <w:ind w:firstLine="0"/>
        <w:jc w:val="center"/>
      </w:pPr>
      <w:r>
        <w:t>Pre-Phase</w:t>
      </w:r>
      <w:r w:rsidR="00C83A7E">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0E933AD6" w:rsidR="00C83A7E" w:rsidRDefault="0018533F" w:rsidP="00C83A7E">
      <w:pPr>
        <w:spacing w:line="240" w:lineRule="auto"/>
        <w:ind w:firstLine="0"/>
        <w:jc w:val="center"/>
      </w:pPr>
      <w:r>
        <w:t>Pre-Phase</w:t>
      </w:r>
      <w:r w:rsidR="00C83A7E">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A136572" w:rsidR="009F16B5" w:rsidRDefault="009F16B5" w:rsidP="009F16B5">
      <w:pPr>
        <w:pStyle w:val="Caption"/>
        <w:keepNext/>
      </w:pPr>
      <w:bookmarkStart w:id="31" w:name="_Ref169917219"/>
      <w:r>
        <w:t xml:space="preserve">Table </w:t>
      </w:r>
      <w:fldSimple w:instr=" SEQ Table \* ARABIC ">
        <w:r w:rsidR="00A2102A">
          <w:rPr>
            <w:noProof/>
          </w:rPr>
          <w:t>7</w:t>
        </w:r>
      </w:fldSimple>
      <w:bookmarkEnd w:id="31"/>
      <w:r>
        <w:rPr>
          <w:noProof/>
        </w:rPr>
        <w:t xml:space="preserve"> </w:t>
      </w:r>
      <w:r w:rsidR="00C83A7E">
        <w:rPr>
          <w:noProof/>
        </w:rPr>
        <w:t xml:space="preserve">Selected </w:t>
      </w:r>
      <w:r w:rsidR="00C415A8">
        <w:rPr>
          <w:noProof/>
        </w:rPr>
        <w:t>c</w:t>
      </w:r>
      <w:r w:rsidR="00C83A7E">
        <w:rPr>
          <w:noProof/>
        </w:rPr>
        <w:t xml:space="preserve">haractersitics of </w:t>
      </w:r>
      <w:r w:rsidR="005116D2">
        <w:rPr>
          <w:noProof/>
        </w:rPr>
        <w:t>the c</w:t>
      </w:r>
      <w:r w:rsidR="00C83A7E">
        <w:rPr>
          <w:noProof/>
        </w:rPr>
        <w:t xml:space="preserve">ontrol </w:t>
      </w:r>
      <w:r w:rsidR="005116D2">
        <w:rPr>
          <w:noProof/>
        </w:rPr>
        <w:t>v</w:t>
      </w:r>
      <w:r w:rsidR="00C83A7E">
        <w:rPr>
          <w:noProof/>
        </w:rPr>
        <w:t>ariables</w:t>
      </w:r>
      <w:r w:rsidR="005116D2">
        <w:rPr>
          <w:noProof/>
        </w:rPr>
        <w:t xml:space="preserve">. The “Main Dataset” </w:t>
      </w:r>
      <w:r w:rsidR="00C415A8">
        <w:rPr>
          <w:noProof/>
        </w:rPr>
        <w:t xml:space="preserve">reported in column 1 </w:t>
      </w:r>
      <w:r w:rsidR="00F14EBA">
        <w:rPr>
          <w:noProof/>
        </w:rPr>
        <w:t>is the dataset used in the main body of the dissertation.</w:t>
      </w:r>
      <w:r w:rsidR="0085449D">
        <w:rPr>
          <w:noProof/>
        </w:rPr>
        <w:t xml:space="preserve"> This dataset </w:t>
      </w:r>
      <w:r w:rsidR="00B11F4B">
        <w:rPr>
          <w:noProof/>
        </w:rPr>
        <w:t>is</w:t>
      </w:r>
      <w:r w:rsidR="0085449D">
        <w:rPr>
          <w:noProof/>
        </w:rPr>
        <w:t xml:space="preserve"> filtered to only include observations that use USD LIBOR or </w:t>
      </w:r>
      <w:r w:rsidR="00C415A8">
        <w:rPr>
          <w:noProof/>
        </w:rPr>
        <w:t>CAD CDOR as the reference rate, are not voluntarily cleared</w:t>
      </w:r>
      <w:r w:rsidR="00B11F4B">
        <w:rPr>
          <w:noProof/>
        </w:rPr>
        <w:t xml:space="preserve">, </w:t>
      </w:r>
      <w:r w:rsidR="00B24F57">
        <w:rPr>
          <w:noProof/>
        </w:rPr>
        <w:t>are not</w:t>
      </w:r>
      <w:r w:rsidR="00CE14BA">
        <w:rPr>
          <w:noProof/>
        </w:rPr>
        <w:t xml:space="preserve"> zero-coupon swaps</w:t>
      </w:r>
      <w:r w:rsidR="00B11F4B">
        <w:rPr>
          <w:noProof/>
        </w:rPr>
        <w:t xml:space="preserve"> and are within 50-bps of </w:t>
      </w:r>
      <w:r w:rsidR="0043272A">
        <w:rPr>
          <w:noProof/>
        </w:rPr>
        <w:t>“fair rate” for the swap reported by Bloomberg</w:t>
      </w:r>
      <w:r w:rsidR="00B24F57">
        <w:rPr>
          <w:noProof/>
        </w:rPr>
        <w:t>.</w:t>
      </w:r>
      <w:r w:rsidR="00B11F4B">
        <w:rPr>
          <w:noProof/>
        </w:rPr>
        <w:t xml:space="preserve"> Column 2 shows </w:t>
      </w:r>
      <w:r w:rsidR="0043272A">
        <w:rPr>
          <w:noProof/>
        </w:rPr>
        <w:t xml:space="preserve">the same dataset except the 50-bps </w:t>
      </w:r>
      <w:r w:rsidR="00465CB6">
        <w:rPr>
          <w:noProof/>
        </w:rPr>
        <w:t>within Bloomberg reported fair-value is removed.</w:t>
      </w:r>
    </w:p>
    <w:tbl>
      <w:tblPr>
        <w:tblW w:w="4978" w:type="dxa"/>
        <w:jc w:val="center"/>
        <w:tblLook w:val="04A0" w:firstRow="1" w:lastRow="0" w:firstColumn="1" w:lastColumn="0" w:noHBand="0" w:noVBand="1"/>
      </w:tblPr>
      <w:tblGrid>
        <w:gridCol w:w="1378"/>
        <w:gridCol w:w="1800"/>
        <w:gridCol w:w="1800"/>
      </w:tblGrid>
      <w:tr w:rsidR="005116D2" w:rsidRPr="00C61057" w14:paraId="2EAA49D8" w14:textId="7155CA6C" w:rsidTr="001C6B4F">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4EE7D384" w14:textId="77777777" w:rsidR="005116D2" w:rsidRPr="00780E79" w:rsidRDefault="005116D2" w:rsidP="005116D2">
            <w:pPr>
              <w:spacing w:line="240" w:lineRule="auto"/>
              <w:ind w:firstLine="0"/>
              <w:jc w:val="left"/>
              <w:rPr>
                <w:rFonts w:ascii="Aptos Narrow" w:eastAsia="Times New Roman" w:hAnsi="Aptos Narrow"/>
                <w:b/>
                <w:bCs/>
                <w:color w:val="000000"/>
              </w:rPr>
            </w:pPr>
            <w:r w:rsidRPr="00780E79">
              <w:rPr>
                <w:rFonts w:ascii="Aptos Narrow" w:eastAsia="Times New Roman" w:hAnsi="Aptos Narrow"/>
                <w:b/>
                <w:bCs/>
                <w:color w:val="000000"/>
              </w:rPr>
              <w:t>Main Dataset</w:t>
            </w:r>
          </w:p>
        </w:tc>
        <w:tc>
          <w:tcPr>
            <w:tcW w:w="1800" w:type="dxa"/>
            <w:tcBorders>
              <w:top w:val="nil"/>
              <w:left w:val="nil"/>
              <w:bottom w:val="nil"/>
              <w:right w:val="nil"/>
            </w:tcBorders>
            <w:shd w:val="clear" w:color="000000" w:fill="FFFFFF"/>
            <w:vAlign w:val="bottom"/>
          </w:tcPr>
          <w:p w14:paraId="03437D23" w14:textId="00739A58" w:rsidR="005116D2" w:rsidRPr="00780E79" w:rsidRDefault="005116D2" w:rsidP="005116D2">
            <w:pPr>
              <w:spacing w:line="240" w:lineRule="auto"/>
              <w:ind w:firstLine="0"/>
              <w:jc w:val="left"/>
              <w:rPr>
                <w:rFonts w:ascii="Aptos Narrow" w:eastAsia="Times New Roman" w:hAnsi="Aptos Narrow"/>
                <w:b/>
                <w:bCs/>
                <w:color w:val="000000"/>
              </w:rPr>
            </w:pPr>
            <w:r>
              <w:rPr>
                <w:rFonts w:ascii="Aptos Narrow" w:eastAsia="Times New Roman" w:hAnsi="Aptos Narrow"/>
                <w:b/>
                <w:bCs/>
                <w:color w:val="000000"/>
              </w:rPr>
              <w:t>No 50</w:t>
            </w:r>
            <w:r w:rsidR="00F14EBA">
              <w:rPr>
                <w:rFonts w:ascii="Aptos Narrow" w:eastAsia="Times New Roman" w:hAnsi="Aptos Narrow"/>
                <w:b/>
                <w:bCs/>
                <w:color w:val="000000"/>
              </w:rPr>
              <w:t>-</w:t>
            </w:r>
            <w:r>
              <w:rPr>
                <w:rFonts w:ascii="Aptos Narrow" w:eastAsia="Times New Roman" w:hAnsi="Aptos Narrow"/>
                <w:b/>
                <w:bCs/>
                <w:color w:val="000000"/>
              </w:rPr>
              <w:t>bps filter</w:t>
            </w:r>
          </w:p>
        </w:tc>
      </w:tr>
      <w:tr w:rsidR="005116D2" w:rsidRPr="00C61057" w14:paraId="204F3099" w14:textId="51A5C2D7" w:rsidTr="001C6B4F">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vAlign w:val="bottom"/>
          </w:tcPr>
          <w:p w14:paraId="5F30966F" w14:textId="625289B5"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116D2" w:rsidRPr="00C61057" w14:paraId="3081B577" w14:textId="1DA6E3B7" w:rsidTr="001C6B4F">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800" w:type="dxa"/>
            <w:tcBorders>
              <w:top w:val="nil"/>
              <w:left w:val="nil"/>
              <w:bottom w:val="nil"/>
              <w:right w:val="nil"/>
            </w:tcBorders>
            <w:shd w:val="clear" w:color="000000" w:fill="FFFFFF"/>
            <w:noWrap/>
            <w:vAlign w:val="bottom"/>
            <w:hideMark/>
          </w:tcPr>
          <w:p w14:paraId="2C00A9E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c>
          <w:tcPr>
            <w:tcW w:w="1800" w:type="dxa"/>
            <w:tcBorders>
              <w:top w:val="nil"/>
              <w:left w:val="nil"/>
              <w:bottom w:val="nil"/>
              <w:right w:val="nil"/>
            </w:tcBorders>
            <w:shd w:val="clear" w:color="000000" w:fill="FFFFFF"/>
            <w:vAlign w:val="bottom"/>
          </w:tcPr>
          <w:p w14:paraId="267AB4EE" w14:textId="1379DB5E"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r>
      <w:tr w:rsidR="005116D2" w:rsidRPr="00C61057" w14:paraId="012915DF" w14:textId="6BADE77D" w:rsidTr="001C6B4F">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800" w:type="dxa"/>
            <w:tcBorders>
              <w:top w:val="nil"/>
              <w:left w:val="nil"/>
              <w:bottom w:val="nil"/>
              <w:right w:val="nil"/>
            </w:tcBorders>
            <w:shd w:val="clear" w:color="000000" w:fill="FFFFFF"/>
            <w:noWrap/>
            <w:vAlign w:val="bottom"/>
            <w:hideMark/>
          </w:tcPr>
          <w:p w14:paraId="4B4A6C4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c>
          <w:tcPr>
            <w:tcW w:w="1800" w:type="dxa"/>
            <w:tcBorders>
              <w:top w:val="nil"/>
              <w:left w:val="nil"/>
              <w:bottom w:val="nil"/>
              <w:right w:val="nil"/>
            </w:tcBorders>
            <w:shd w:val="clear" w:color="000000" w:fill="FFFFFF"/>
            <w:vAlign w:val="bottom"/>
          </w:tcPr>
          <w:p w14:paraId="0996A352" w14:textId="44E16D3B"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r>
      <w:tr w:rsidR="005116D2" w:rsidRPr="00C61057" w14:paraId="0BA8E561" w14:textId="44D8C5A3" w:rsidTr="001C6B4F">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800" w:type="dxa"/>
            <w:tcBorders>
              <w:top w:val="nil"/>
              <w:left w:val="nil"/>
              <w:bottom w:val="nil"/>
              <w:right w:val="nil"/>
            </w:tcBorders>
            <w:shd w:val="clear" w:color="000000" w:fill="FFFFFF"/>
            <w:noWrap/>
            <w:vAlign w:val="bottom"/>
            <w:hideMark/>
          </w:tcPr>
          <w:p w14:paraId="217B20E0"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c>
          <w:tcPr>
            <w:tcW w:w="1800" w:type="dxa"/>
            <w:tcBorders>
              <w:top w:val="nil"/>
              <w:left w:val="nil"/>
              <w:bottom w:val="nil"/>
              <w:right w:val="nil"/>
            </w:tcBorders>
            <w:shd w:val="clear" w:color="000000" w:fill="FFFFFF"/>
            <w:vAlign w:val="bottom"/>
          </w:tcPr>
          <w:p w14:paraId="4B22CBD8" w14:textId="1728403C"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r>
      <w:tr w:rsidR="005116D2" w:rsidRPr="00C61057" w14:paraId="3FF0BE42" w14:textId="670A4F41" w:rsidTr="001C6B4F">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800" w:type="dxa"/>
            <w:tcBorders>
              <w:top w:val="nil"/>
              <w:left w:val="nil"/>
              <w:bottom w:val="nil"/>
              <w:right w:val="nil"/>
            </w:tcBorders>
            <w:shd w:val="clear" w:color="000000" w:fill="FFFFFF"/>
            <w:noWrap/>
            <w:vAlign w:val="bottom"/>
            <w:hideMark/>
          </w:tcPr>
          <w:p w14:paraId="72083546"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c>
          <w:tcPr>
            <w:tcW w:w="1800" w:type="dxa"/>
            <w:tcBorders>
              <w:top w:val="nil"/>
              <w:left w:val="nil"/>
              <w:bottom w:val="nil"/>
              <w:right w:val="nil"/>
            </w:tcBorders>
            <w:shd w:val="clear" w:color="000000" w:fill="FFFFFF"/>
            <w:vAlign w:val="bottom"/>
          </w:tcPr>
          <w:p w14:paraId="118F613C" w14:textId="7E35026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r>
      <w:tr w:rsidR="005116D2" w:rsidRPr="00C61057" w14:paraId="64AEEA1C" w14:textId="585F8D81" w:rsidTr="001C6B4F">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800" w:type="dxa"/>
            <w:tcBorders>
              <w:top w:val="nil"/>
              <w:left w:val="nil"/>
              <w:bottom w:val="nil"/>
              <w:right w:val="nil"/>
            </w:tcBorders>
            <w:shd w:val="clear" w:color="000000" w:fill="FFFFFF"/>
            <w:noWrap/>
            <w:vAlign w:val="bottom"/>
            <w:hideMark/>
          </w:tcPr>
          <w:p w14:paraId="51D7F3C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c>
          <w:tcPr>
            <w:tcW w:w="1800" w:type="dxa"/>
            <w:tcBorders>
              <w:top w:val="nil"/>
              <w:left w:val="nil"/>
              <w:bottom w:val="nil"/>
              <w:right w:val="nil"/>
            </w:tcBorders>
            <w:shd w:val="clear" w:color="000000" w:fill="FFFFFF"/>
            <w:vAlign w:val="bottom"/>
          </w:tcPr>
          <w:p w14:paraId="64C48393" w14:textId="52AB1E7C"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r>
      <w:tr w:rsidR="005116D2" w:rsidRPr="00C61057" w14:paraId="2FCCDB52" w14:textId="73486D8B" w:rsidTr="001C6B4F">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3C9F59EB" w14:textId="09BD63E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F2661E3" w14:textId="691AEC74" w:rsidTr="001C6B4F">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vAlign w:val="bottom"/>
            <w:hideMark/>
          </w:tcPr>
          <w:p w14:paraId="57D2702D"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tcPr>
          <w:p w14:paraId="48EE199F" w14:textId="41AD4046"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116D2" w:rsidRPr="00C61057" w14:paraId="15211D74" w14:textId="1D48D68C" w:rsidTr="001C6B4F">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800" w:type="dxa"/>
            <w:tcBorders>
              <w:top w:val="nil"/>
              <w:left w:val="nil"/>
              <w:bottom w:val="nil"/>
              <w:right w:val="nil"/>
            </w:tcBorders>
            <w:shd w:val="clear" w:color="000000" w:fill="FFFFFF"/>
            <w:noWrap/>
            <w:vAlign w:val="bottom"/>
            <w:hideMark/>
          </w:tcPr>
          <w:p w14:paraId="25219A1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c>
          <w:tcPr>
            <w:tcW w:w="1800" w:type="dxa"/>
            <w:tcBorders>
              <w:top w:val="nil"/>
              <w:left w:val="nil"/>
              <w:bottom w:val="nil"/>
              <w:right w:val="nil"/>
            </w:tcBorders>
            <w:shd w:val="clear" w:color="000000" w:fill="FFFFFF"/>
            <w:vAlign w:val="bottom"/>
          </w:tcPr>
          <w:p w14:paraId="0E5B7C4C" w14:textId="2E87843D"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r>
      <w:tr w:rsidR="005116D2" w:rsidRPr="00C61057" w14:paraId="7F2E8F43" w14:textId="1BFA4479" w:rsidTr="001C6B4F">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800" w:type="dxa"/>
            <w:tcBorders>
              <w:top w:val="nil"/>
              <w:left w:val="nil"/>
              <w:bottom w:val="nil"/>
              <w:right w:val="nil"/>
            </w:tcBorders>
            <w:shd w:val="clear" w:color="000000" w:fill="FFFFFF"/>
            <w:noWrap/>
            <w:vAlign w:val="bottom"/>
            <w:hideMark/>
          </w:tcPr>
          <w:p w14:paraId="325B99F8" w14:textId="7777777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c>
          <w:tcPr>
            <w:tcW w:w="1800" w:type="dxa"/>
            <w:tcBorders>
              <w:top w:val="nil"/>
              <w:left w:val="nil"/>
              <w:bottom w:val="nil"/>
              <w:right w:val="nil"/>
            </w:tcBorders>
            <w:shd w:val="clear" w:color="000000" w:fill="FFFFFF"/>
            <w:vAlign w:val="bottom"/>
          </w:tcPr>
          <w:p w14:paraId="6B218C81" w14:textId="1FE8E497" w:rsidR="005116D2" w:rsidRPr="00C61057" w:rsidRDefault="005116D2" w:rsidP="005116D2">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r>
      <w:tr w:rsidR="005116D2" w:rsidRPr="00C61057" w14:paraId="4981361C" w14:textId="22EC5AF5" w:rsidTr="001C6B4F">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800" w:type="dxa"/>
            <w:tcBorders>
              <w:top w:val="nil"/>
              <w:left w:val="nil"/>
              <w:bottom w:val="nil"/>
              <w:right w:val="nil"/>
            </w:tcBorders>
            <w:shd w:val="clear" w:color="000000" w:fill="FFFFFF"/>
            <w:noWrap/>
            <w:vAlign w:val="bottom"/>
            <w:hideMark/>
          </w:tcPr>
          <w:p w14:paraId="511C65F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c>
          <w:tcPr>
            <w:tcW w:w="1800" w:type="dxa"/>
            <w:tcBorders>
              <w:top w:val="nil"/>
              <w:left w:val="nil"/>
              <w:bottom w:val="nil"/>
              <w:right w:val="nil"/>
            </w:tcBorders>
            <w:shd w:val="clear" w:color="000000" w:fill="FFFFFF"/>
            <w:vAlign w:val="bottom"/>
          </w:tcPr>
          <w:p w14:paraId="606A1ED7" w14:textId="449632D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r>
      <w:tr w:rsidR="005116D2" w:rsidRPr="00C61057" w14:paraId="0BC16ED7" w14:textId="03C63054" w:rsidTr="001C6B4F">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800" w:type="dxa"/>
            <w:tcBorders>
              <w:top w:val="nil"/>
              <w:left w:val="nil"/>
              <w:bottom w:val="nil"/>
              <w:right w:val="nil"/>
            </w:tcBorders>
            <w:shd w:val="clear" w:color="000000" w:fill="FFFFFF"/>
            <w:noWrap/>
            <w:vAlign w:val="bottom"/>
            <w:hideMark/>
          </w:tcPr>
          <w:p w14:paraId="5DF499E9"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c>
          <w:tcPr>
            <w:tcW w:w="1800" w:type="dxa"/>
            <w:tcBorders>
              <w:top w:val="nil"/>
              <w:left w:val="nil"/>
              <w:bottom w:val="nil"/>
              <w:right w:val="nil"/>
            </w:tcBorders>
            <w:shd w:val="clear" w:color="000000" w:fill="FFFFFF"/>
            <w:vAlign w:val="bottom"/>
          </w:tcPr>
          <w:p w14:paraId="6538C12F" w14:textId="512884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r>
      <w:tr w:rsidR="005116D2" w:rsidRPr="00C61057" w14:paraId="72BF0518" w14:textId="128F6108" w:rsidTr="001C6B4F">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218A1C7E" w14:textId="1A6DE14F"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23F2E9AF" w14:textId="7BDDA9DB" w:rsidTr="001C6B4F">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vAlign w:val="bottom"/>
          </w:tcPr>
          <w:p w14:paraId="01CA39C3" w14:textId="046949A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116D2" w:rsidRPr="00C61057" w14:paraId="54352325" w14:textId="12D4AE6B" w:rsidTr="001C6B4F">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800" w:type="dxa"/>
            <w:tcBorders>
              <w:top w:val="nil"/>
              <w:left w:val="nil"/>
              <w:bottom w:val="nil"/>
              <w:right w:val="nil"/>
            </w:tcBorders>
            <w:shd w:val="clear" w:color="000000" w:fill="FFFFFF"/>
            <w:noWrap/>
            <w:vAlign w:val="bottom"/>
            <w:hideMark/>
          </w:tcPr>
          <w:p w14:paraId="41C2409A"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c>
          <w:tcPr>
            <w:tcW w:w="1800" w:type="dxa"/>
            <w:tcBorders>
              <w:top w:val="nil"/>
              <w:left w:val="nil"/>
              <w:bottom w:val="nil"/>
              <w:right w:val="nil"/>
            </w:tcBorders>
            <w:shd w:val="clear" w:color="000000" w:fill="FFFFFF"/>
            <w:vAlign w:val="bottom"/>
          </w:tcPr>
          <w:p w14:paraId="0433E829" w14:textId="563B36C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r>
      <w:tr w:rsidR="005116D2" w:rsidRPr="00C61057" w14:paraId="0D931867" w14:textId="2B56E3C4" w:rsidTr="001C6B4F">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800" w:type="dxa"/>
            <w:tcBorders>
              <w:top w:val="nil"/>
              <w:left w:val="nil"/>
              <w:bottom w:val="nil"/>
              <w:right w:val="nil"/>
            </w:tcBorders>
            <w:shd w:val="clear" w:color="000000" w:fill="FFFFFF"/>
            <w:noWrap/>
            <w:vAlign w:val="bottom"/>
            <w:hideMark/>
          </w:tcPr>
          <w:p w14:paraId="5B52ABBB"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c>
          <w:tcPr>
            <w:tcW w:w="1800" w:type="dxa"/>
            <w:tcBorders>
              <w:top w:val="nil"/>
              <w:left w:val="nil"/>
              <w:bottom w:val="nil"/>
              <w:right w:val="nil"/>
            </w:tcBorders>
            <w:shd w:val="clear" w:color="000000" w:fill="FFFFFF"/>
            <w:vAlign w:val="bottom"/>
          </w:tcPr>
          <w:p w14:paraId="3F6C8E2D" w14:textId="38B04E99"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r>
      <w:tr w:rsidR="005116D2" w:rsidRPr="00C61057" w14:paraId="0077B08C" w14:textId="4728A82A" w:rsidTr="001C6B4F">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7DC831E4" w14:textId="5EC41E2B"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191E49F5" w14:textId="5900B210" w:rsidTr="001C6B4F">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vAlign w:val="bottom"/>
          </w:tcPr>
          <w:p w14:paraId="0ABC06BA" w14:textId="24C6489D"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116D2" w:rsidRPr="00C61057" w14:paraId="1A31ACCD" w14:textId="42B1D289" w:rsidTr="001C6B4F">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610BBBD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vAlign w:val="bottom"/>
          </w:tcPr>
          <w:p w14:paraId="3AE6AC35" w14:textId="65DC859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116D2" w:rsidRPr="00C61057" w14:paraId="5537AEE3" w14:textId="0EB6F746" w:rsidTr="001C6B4F">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11967CA0"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vAlign w:val="bottom"/>
          </w:tcPr>
          <w:p w14:paraId="1C38E803" w14:textId="57FD50BC"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116D2" w:rsidRPr="00C61057" w14:paraId="4C4CC9BA" w14:textId="004ECC97" w:rsidTr="001C6B4F">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2CB4CC5"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vAlign w:val="bottom"/>
          </w:tcPr>
          <w:p w14:paraId="6A0B7FEA" w14:textId="2C0F319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116D2" w:rsidRPr="00C61057" w14:paraId="59379D64" w14:textId="1A60E69C" w:rsidTr="001C6B4F">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079E267F"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vAlign w:val="bottom"/>
          </w:tcPr>
          <w:p w14:paraId="127B9EDB" w14:textId="5DED1F0D"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116D2" w:rsidRPr="00C61057" w14:paraId="5F07EC49" w14:textId="25794D6C" w:rsidTr="001C6B4F">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26DF493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vAlign w:val="bottom"/>
          </w:tcPr>
          <w:p w14:paraId="399BF57C" w14:textId="6CCD2956"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116D2" w:rsidRPr="00C61057" w14:paraId="6076C2CA" w14:textId="476C7BE8" w:rsidTr="001C6B4F">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AA03DFC"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vAlign w:val="bottom"/>
          </w:tcPr>
          <w:p w14:paraId="27DA4F38" w14:textId="15B7AC80"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116D2" w:rsidRPr="00C61057" w14:paraId="32D5B8D0" w14:textId="0A96BAF6" w:rsidTr="001C6B4F">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vAlign w:val="bottom"/>
          </w:tcPr>
          <w:p w14:paraId="538F2C48" w14:textId="42615F53"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116D2" w:rsidRPr="00C61057" w14:paraId="3420FA64" w14:textId="42C9235E" w:rsidTr="001C6B4F">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vAlign w:val="bottom"/>
          </w:tcPr>
          <w:p w14:paraId="395EA989" w14:textId="2C92CF2A" w:rsidR="005116D2" w:rsidRPr="00C61057" w:rsidRDefault="005116D2" w:rsidP="005116D2">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116D2" w:rsidRPr="00C61057" w14:paraId="0B336191" w14:textId="5625CD82" w:rsidTr="001C6B4F">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800" w:type="dxa"/>
            <w:tcBorders>
              <w:top w:val="nil"/>
              <w:left w:val="nil"/>
              <w:bottom w:val="nil"/>
              <w:right w:val="nil"/>
            </w:tcBorders>
            <w:shd w:val="clear" w:color="000000" w:fill="FFFFFF"/>
            <w:noWrap/>
            <w:vAlign w:val="bottom"/>
            <w:hideMark/>
          </w:tcPr>
          <w:p w14:paraId="4E436981"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vAlign w:val="bottom"/>
          </w:tcPr>
          <w:p w14:paraId="0349E8BE" w14:textId="17225A3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116D2" w:rsidRPr="00C61057" w14:paraId="66A4B3EA" w14:textId="49BE291F" w:rsidTr="001C6B4F">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800" w:type="dxa"/>
            <w:tcBorders>
              <w:top w:val="nil"/>
              <w:left w:val="nil"/>
              <w:bottom w:val="nil"/>
              <w:right w:val="nil"/>
            </w:tcBorders>
            <w:shd w:val="clear" w:color="000000" w:fill="FFFFFF"/>
            <w:noWrap/>
            <w:vAlign w:val="bottom"/>
            <w:hideMark/>
          </w:tcPr>
          <w:p w14:paraId="771473A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c>
          <w:tcPr>
            <w:tcW w:w="1800" w:type="dxa"/>
            <w:tcBorders>
              <w:top w:val="nil"/>
              <w:left w:val="nil"/>
              <w:bottom w:val="nil"/>
              <w:right w:val="nil"/>
            </w:tcBorders>
            <w:shd w:val="clear" w:color="000000" w:fill="FFFFFF"/>
            <w:vAlign w:val="bottom"/>
          </w:tcPr>
          <w:p w14:paraId="1F3C593D" w14:textId="1BEB0523"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r>
      <w:tr w:rsidR="005116D2" w:rsidRPr="00C61057" w14:paraId="48A8593A" w14:textId="7BC412B4" w:rsidTr="001C6B4F">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800" w:type="dxa"/>
            <w:tcBorders>
              <w:top w:val="nil"/>
              <w:left w:val="nil"/>
              <w:bottom w:val="nil"/>
              <w:right w:val="nil"/>
            </w:tcBorders>
            <w:shd w:val="clear" w:color="000000" w:fill="FFFFFF"/>
            <w:noWrap/>
            <w:vAlign w:val="bottom"/>
            <w:hideMark/>
          </w:tcPr>
          <w:p w14:paraId="084E8DF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vAlign w:val="bottom"/>
          </w:tcPr>
          <w:p w14:paraId="2C0E816C" w14:textId="2230C272"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116D2" w:rsidRPr="00C61057" w14:paraId="58068C71" w14:textId="3FE777B0" w:rsidTr="001C6B4F">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800" w:type="dxa"/>
            <w:tcBorders>
              <w:top w:val="nil"/>
              <w:left w:val="nil"/>
              <w:bottom w:val="nil"/>
              <w:right w:val="nil"/>
            </w:tcBorders>
            <w:shd w:val="clear" w:color="000000" w:fill="FFFFFF"/>
            <w:noWrap/>
            <w:vAlign w:val="bottom"/>
            <w:hideMark/>
          </w:tcPr>
          <w:p w14:paraId="3F270C10"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vAlign w:val="bottom"/>
          </w:tcPr>
          <w:p w14:paraId="2DE78018" w14:textId="43A041C4"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116D2" w:rsidRPr="00C61057" w14:paraId="552ECB21" w14:textId="14F64A1C" w:rsidTr="001C6B4F">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800" w:type="dxa"/>
            <w:tcBorders>
              <w:top w:val="nil"/>
              <w:left w:val="nil"/>
              <w:bottom w:val="nil"/>
              <w:right w:val="nil"/>
            </w:tcBorders>
            <w:shd w:val="clear" w:color="000000" w:fill="FFFFFF"/>
            <w:noWrap/>
            <w:vAlign w:val="bottom"/>
            <w:hideMark/>
          </w:tcPr>
          <w:p w14:paraId="390A24B3"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vAlign w:val="bottom"/>
          </w:tcPr>
          <w:p w14:paraId="4785BEE2" w14:textId="7607D870"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116D2" w:rsidRPr="00C61057" w14:paraId="61EC5791" w14:textId="13B52A1F" w:rsidTr="001C6B4F">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116D2" w:rsidRPr="00C61057" w:rsidRDefault="005116D2" w:rsidP="005116D2">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800" w:type="dxa"/>
            <w:tcBorders>
              <w:top w:val="nil"/>
              <w:left w:val="nil"/>
              <w:bottom w:val="nil"/>
              <w:right w:val="nil"/>
            </w:tcBorders>
            <w:shd w:val="clear" w:color="000000" w:fill="FFFFFF"/>
            <w:noWrap/>
            <w:vAlign w:val="bottom"/>
            <w:hideMark/>
          </w:tcPr>
          <w:p w14:paraId="29955BB7" w14:textId="77777777"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c>
          <w:tcPr>
            <w:tcW w:w="1800" w:type="dxa"/>
            <w:tcBorders>
              <w:top w:val="nil"/>
              <w:left w:val="nil"/>
              <w:bottom w:val="nil"/>
              <w:right w:val="nil"/>
            </w:tcBorders>
            <w:shd w:val="clear" w:color="000000" w:fill="FFFFFF"/>
            <w:vAlign w:val="bottom"/>
          </w:tcPr>
          <w:p w14:paraId="281DA90D" w14:textId="26073188" w:rsidR="005116D2" w:rsidRPr="00C61057" w:rsidRDefault="005116D2" w:rsidP="005116D2">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r>
    </w:tbl>
    <w:p w14:paraId="3E607767" w14:textId="07E92942" w:rsidR="00E162B2" w:rsidRDefault="00E162B2" w:rsidP="00076D05">
      <w:pPr>
        <w:pStyle w:val="Heading1"/>
      </w:pPr>
      <w:bookmarkStart w:id="32" w:name="_Ref169916076"/>
      <w:r>
        <w:t>Results</w:t>
      </w:r>
      <w:bookmarkEnd w:id="32"/>
    </w:p>
    <w:p w14:paraId="4624B044" w14:textId="385C6449" w:rsidR="00565535" w:rsidRPr="00565535" w:rsidRDefault="00565535" w:rsidP="00076D05">
      <w:pPr>
        <w:pStyle w:val="Heading2"/>
      </w:pPr>
      <w:r>
        <w:t>Prices</w:t>
      </w:r>
    </w:p>
    <w:p w14:paraId="7CE97D71" w14:textId="6A53D514"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r w:rsidR="00163864">
        <w:t xml:space="preserve"> Contracts using reference rates other than CDOR or USD LIBOR are excluded in this analysis).</w:t>
      </w:r>
    </w:p>
    <w:p w14:paraId="7EE9C1FE" w14:textId="09CF88CB" w:rsidR="00916B59" w:rsidRDefault="00667B32" w:rsidP="00916B59">
      <w:r>
        <w:fldChar w:fldCharType="begin"/>
      </w:r>
      <w:r>
        <w:instrText xml:space="preserve"> REF _Ref169917265 \h </w:instrText>
      </w:r>
      <w:r>
        <w:fldChar w:fldCharType="separate"/>
      </w:r>
      <w:r w:rsidR="00A2102A">
        <w:t xml:space="preserve">Table </w:t>
      </w:r>
      <w:r w:rsidR="00A2102A">
        <w:rPr>
          <w:noProof/>
        </w:rPr>
        <w:t>8</w:t>
      </w:r>
      <w:r>
        <w:fldChar w:fldCharType="end"/>
      </w:r>
      <w:r>
        <w:t xml:space="preserve"> </w:t>
      </w:r>
      <w:r w:rsidR="00916B59">
        <w:t>lists the DiD results for the swap premium</w:t>
      </w:r>
      <w:r w:rsidR="009358B9">
        <w:t xml:space="preserve"> pooling data from all phases</w:t>
      </w:r>
      <w:r w:rsidR="00916B59">
        <w:t>. Column 1 shows a basic model without any controls for contract characteristics. The clearing mandate causes a ~14 bps rise in premia</w:t>
      </w:r>
      <w:r w:rsidR="00DE0A4C">
        <w:t xml:space="preserve"> across the three phases</w:t>
      </w:r>
      <w:r w:rsidR="00916B59">
        <w:t>.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61EAD79D" w:rsidR="00916B59" w:rsidRDefault="00916B59" w:rsidP="00916B59">
      <w:r>
        <w:t>Using Wednesday as the reference level, I note that there is a 1</w:t>
      </w:r>
      <w:r w:rsidR="00167482">
        <w:t>.0</w:t>
      </w:r>
      <w:r>
        <w:t>-3</w:t>
      </w:r>
      <w:r w:rsidR="00167482">
        <w:t>.0</w:t>
      </w:r>
      <w:r>
        <w:t xml:space="preserve">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Although statistically significant, the magnitude</w:t>
      </w:r>
      <w:r w:rsidR="00273AE0">
        <w:t>s</w:t>
      </w:r>
      <w:r>
        <w:t xml:space="preserve"> of the effects are small, ranging from 0.03 to 3 bps.</w:t>
      </w:r>
    </w:p>
    <w:commentRangeStart w:id="33"/>
    <w:p w14:paraId="0C30AB93" w14:textId="4803F38C" w:rsidR="00565535" w:rsidRDefault="00337EDA" w:rsidP="00A712D2">
      <w:r>
        <w:fldChar w:fldCharType="begin"/>
      </w:r>
      <w:r>
        <w:instrText xml:space="preserve"> REF _Ref169917329 \h </w:instrText>
      </w:r>
      <w:r>
        <w:fldChar w:fldCharType="separate"/>
      </w:r>
      <w:r w:rsidR="00A2102A">
        <w:t xml:space="preserve">Table </w:t>
      </w:r>
      <w:r w:rsidR="00A2102A">
        <w:rPr>
          <w:noProof/>
        </w:rPr>
        <w:t>9</w:t>
      </w:r>
      <w:r>
        <w:fldChar w:fldCharType="end"/>
      </w:r>
      <w:r>
        <w:t xml:space="preserve"> </w:t>
      </w:r>
      <w:r w:rsidR="00916B59">
        <w:t xml:space="preserve">shows the result of </w:t>
      </w:r>
      <w:r w:rsidR="00075277">
        <w:t xml:space="preserve">a DiD </w:t>
      </w:r>
      <w:r w:rsidR="00BB2726">
        <w:t xml:space="preserve">analysis </w:t>
      </w:r>
      <w:r w:rsidR="00916B59">
        <w:t xml:space="preserve">on each phase separately. In phase 1, there is </w:t>
      </w:r>
      <w:r w:rsidR="00E203C9">
        <w:t>a ~5</w:t>
      </w:r>
      <w:r w:rsidR="007D76ED">
        <w:t>.3</w:t>
      </w:r>
      <w:r w:rsidR="00E203C9">
        <w:t xml:space="preserve"> bps </w:t>
      </w:r>
      <w:proofErr w:type="gramStart"/>
      <w:r w:rsidR="00E203C9">
        <w:t>increase</w:t>
      </w:r>
      <w:proofErr w:type="gramEnd"/>
      <w:r w:rsidR="00E203C9">
        <w:t xml:space="preserve"> in premi</w:t>
      </w:r>
      <w:r w:rsidR="00075277">
        <w:t>a</w:t>
      </w:r>
      <w:r w:rsidR="00E203C9">
        <w:t xml:space="preserve"> after the </w:t>
      </w:r>
      <w:r w:rsidR="00BB2726">
        <w:t xml:space="preserve">implementation of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870477">
        <w:t xml:space="preserve">In phase 2, there was </w:t>
      </w:r>
      <w:r w:rsidR="00590C7A">
        <w:t xml:space="preserve">an additional </w:t>
      </w:r>
      <w:r w:rsidR="00870477">
        <w:t>~</w:t>
      </w:r>
      <w:r w:rsidR="007D76ED">
        <w:t>2.6</w:t>
      </w:r>
      <w:r w:rsidR="00870477">
        <w:t xml:space="preserve"> bps </w:t>
      </w:r>
      <w:proofErr w:type="gramStart"/>
      <w:r w:rsidR="00870477">
        <w:t>increase</w:t>
      </w:r>
      <w:proofErr w:type="gramEnd"/>
      <w:r w:rsidR="00870477">
        <w:t xml:space="preserve"> in premia associated with an additional </w:t>
      </w:r>
      <w:r w:rsidR="00590C7A">
        <w:t>12% increase in the cleared volume</w:t>
      </w:r>
      <w:r w:rsidR="00916B59">
        <w:t>. In phase 3, a larger set of market participants fell under the mandate</w:t>
      </w:r>
      <w:r w:rsidR="00590C7A">
        <w:t xml:space="preserve"> (although the cleared volume did not change)</w:t>
      </w:r>
      <w:r w:rsidR="00916B59">
        <w:t>, and premi</w:t>
      </w:r>
      <w:r w:rsidR="009D36CE">
        <w:t xml:space="preserve">a </w:t>
      </w:r>
      <w:r w:rsidR="00916B59">
        <w:t>increased</w:t>
      </w:r>
      <w:r w:rsidR="00590C7A">
        <w:t xml:space="preserve"> by ~16 bps</w:t>
      </w:r>
      <w:r w:rsidR="00916B59">
        <w:t>.</w:t>
      </w:r>
      <w:r w:rsidR="00590C7A">
        <w:t xml:space="preserve"> </w:t>
      </w:r>
      <w:r w:rsidR="009D36CE">
        <w:t xml:space="preserve">These results generally </w:t>
      </w:r>
      <w:r w:rsidR="00A047F1">
        <w:t>hold to the idea that as more of the market is cleared, there is a perceived reduction in counterparty risk and swap premia rise</w:t>
      </w:r>
      <w:r w:rsidR="00AD6A41">
        <w:t>.</w:t>
      </w:r>
      <w:commentRangeEnd w:id="33"/>
      <w:r w:rsidR="00A047F1">
        <w:rPr>
          <w:rStyle w:val="CommentReference"/>
        </w:rPr>
        <w:commentReference w:id="33"/>
      </w:r>
    </w:p>
    <w:p w14:paraId="5BEFE85B" w14:textId="2E93B388" w:rsidR="000A0237" w:rsidRDefault="000A0237" w:rsidP="000A0237">
      <w:r>
        <w:fldChar w:fldCharType="begin"/>
      </w:r>
      <w:r>
        <w:instrText xml:space="preserve"> REF _Ref170030812 \h </w:instrText>
      </w:r>
      <w:r>
        <w:fldChar w:fldCharType="separate"/>
      </w:r>
      <w:r w:rsidR="00A2102A">
        <w:t xml:space="preserve">Table </w:t>
      </w:r>
      <w:r w:rsidR="00A2102A">
        <w:rPr>
          <w:noProof/>
        </w:rPr>
        <w:t>10</w:t>
      </w:r>
      <w:r>
        <w:fldChar w:fldCharType="end"/>
      </w:r>
      <w:r>
        <w:t xml:space="preserve"> shows the results of a similar regression using 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w:t>
      </w:r>
      <w:r w:rsidR="00F211BF">
        <w:t>Swiss Franc (</w:t>
      </w:r>
      <w:r>
        <w:t>CHF</w:t>
      </w:r>
      <w:r w:rsidR="00F211BF">
        <w:t>)</w:t>
      </w:r>
      <w:r>
        <w:t xml:space="preserve"> denominated contracts, and this serves as the control group. The clearing mandate had a similar (but smaller) impact on prices of GBP-denominated swaps, further strengthening our belief that clearing reduces counterparty risk and increases contract premia.</w:t>
      </w:r>
    </w:p>
    <w:p w14:paraId="6E1F7607" w14:textId="77777777" w:rsidR="009F16B5" w:rsidRDefault="00565535">
      <w:pPr>
        <w:spacing w:line="240" w:lineRule="auto"/>
        <w:ind w:firstLine="0"/>
        <w:jc w:val="left"/>
      </w:pPr>
      <w:r>
        <w:br w:type="page"/>
      </w:r>
    </w:p>
    <w:p w14:paraId="47FFC9DA" w14:textId="3B9FA413" w:rsidR="009F16B5" w:rsidRDefault="009F16B5" w:rsidP="009F16B5">
      <w:pPr>
        <w:pStyle w:val="Caption"/>
        <w:keepNext/>
        <w:jc w:val="left"/>
      </w:pPr>
      <w:bookmarkStart w:id="34" w:name="_Ref169917265"/>
      <w:r>
        <w:t xml:space="preserve">Table </w:t>
      </w:r>
      <w:fldSimple w:instr=" SEQ Table \* ARABIC ">
        <w:r w:rsidR="00A2102A">
          <w:rPr>
            <w:noProof/>
          </w:rPr>
          <w:t>8</w:t>
        </w:r>
      </w:fldSimple>
      <w:bookmarkEnd w:id="34"/>
      <w:r>
        <w:rPr>
          <w:noProof/>
        </w:rPr>
        <w:t xml:space="preserve"> </w:t>
      </w:r>
      <w:r w:rsidR="005C7134">
        <w:rPr>
          <w:noProof/>
        </w:rPr>
        <w:t>DiD r</w:t>
      </w:r>
      <w:r w:rsidR="00C7357E">
        <w:rPr>
          <w:noProof/>
        </w:rPr>
        <w:t xml:space="preserve">esults for </w:t>
      </w:r>
      <w:r w:rsidR="005C7134">
        <w:rPr>
          <w:noProof/>
        </w:rPr>
        <w:t>p</w:t>
      </w:r>
      <w:r w:rsidR="00C7357E">
        <w:rPr>
          <w:noProof/>
        </w:rPr>
        <w:t>rices</w:t>
      </w:r>
      <w:r w:rsidR="005C7134">
        <w:rPr>
          <w:noProof/>
        </w:rPr>
        <w:t xml:space="preserve"> pooling all phases together.</w:t>
      </w:r>
      <w:r w:rsidR="00F05CD3">
        <w:rPr>
          <w:noProof/>
        </w:rPr>
        <w:t xml:space="preserve"> </w:t>
      </w:r>
      <w:r w:rsidR="006561E8">
        <w:rPr>
          <w:noProof/>
        </w:rPr>
        <w:t xml:space="preserve">Column 1 shows </w:t>
      </w:r>
      <w:r w:rsidR="00D3655C">
        <w:rPr>
          <w:noProof/>
        </w:rPr>
        <w:t xml:space="preserve">results for </w:t>
      </w:r>
      <w:r w:rsidR="006561E8">
        <w:rPr>
          <w:noProof/>
        </w:rPr>
        <w:t>a basi</w:t>
      </w:r>
      <w:r w:rsidR="00D3655C">
        <w:rPr>
          <w:noProof/>
        </w:rPr>
        <w:t>c</w:t>
      </w:r>
      <w:r w:rsidR="006561E8">
        <w:rPr>
          <w:noProof/>
        </w:rPr>
        <w:t xml:space="preserve"> DiD </w:t>
      </w:r>
      <w:r w:rsidR="00D3655C">
        <w:rPr>
          <w:noProof/>
        </w:rPr>
        <w:t xml:space="preserve">model </w:t>
      </w:r>
      <w:r w:rsidR="006561E8">
        <w:rPr>
          <w:noProof/>
        </w:rPr>
        <w:t xml:space="preserve">without controlling for any covariates. Column 2 </w:t>
      </w:r>
      <w:r w:rsidR="00D555AB">
        <w:rPr>
          <w:noProof/>
        </w:rPr>
        <w:t xml:space="preserve">cotrols for </w:t>
      </w:r>
      <w:r w:rsidR="00D3655C">
        <w:rPr>
          <w:noProof/>
        </w:rPr>
        <w:t>contract charatceristics</w:t>
      </w:r>
      <w:r w:rsidR="00D555AB">
        <w:rPr>
          <w:noProof/>
        </w:rPr>
        <w:t xml:space="preserve"> such as the </w:t>
      </w:r>
      <w:r w:rsidR="00167482">
        <w:rPr>
          <w:noProof/>
        </w:rPr>
        <w:t xml:space="preserve">tenor (in years), </w:t>
      </w:r>
      <w:r w:rsidR="00D555AB">
        <w:rPr>
          <w:noProof/>
        </w:rPr>
        <w:t>(log) notional value,</w:t>
      </w:r>
      <w:r w:rsidR="00167482">
        <w:rPr>
          <w:noProof/>
        </w:rPr>
        <w:t xml:space="preserve"> </w:t>
      </w:r>
      <w:r w:rsidR="00F11A53">
        <w:rPr>
          <w:noProof/>
        </w:rPr>
        <w:t xml:space="preserve">whether notional is capped, </w:t>
      </w:r>
      <w:r w:rsidR="00C40D8B">
        <w:rPr>
          <w:noProof/>
        </w:rPr>
        <w:t xml:space="preserve">whether the swap was traded on an eelctronic swap execution facility, the </w:t>
      </w:r>
      <w:r w:rsidR="00D555AB">
        <w:rPr>
          <w:noProof/>
        </w:rPr>
        <w:t xml:space="preserve">trading session </w:t>
      </w:r>
      <w:r w:rsidR="00C40D8B">
        <w:rPr>
          <w:noProof/>
        </w:rPr>
        <w:t>and the trading day.</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F05CD3">
        <w:trPr>
          <w:tblCellSpacing w:w="15" w:type="dxa"/>
          <w:jc w:val="center"/>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rsidTr="00F05CD3">
        <w:trPr>
          <w:tblCellSpacing w:w="15" w:type="dxa"/>
          <w:jc w:val="center"/>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rsidTr="00F05CD3">
        <w:trPr>
          <w:tblCellSpacing w:w="15" w:type="dxa"/>
          <w:jc w:val="center"/>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rsidTr="00F05CD3">
        <w:trPr>
          <w:tblCellSpacing w:w="15" w:type="dxa"/>
          <w:jc w:val="center"/>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rsidTr="00F05CD3">
        <w:trPr>
          <w:tblCellSpacing w:w="15" w:type="dxa"/>
          <w:jc w:val="center"/>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0594608E" w:rsidR="00E203C9" w:rsidRDefault="00062B19">
            <w:pPr>
              <w:jc w:val="center"/>
              <w:rPr>
                <w:rFonts w:eastAsia="Times New Roman"/>
              </w:rPr>
            </w:pPr>
            <w:r>
              <w:rPr>
                <w:rFonts w:eastAsia="Times New Roman"/>
              </w:rPr>
              <w:t>Full</w:t>
            </w:r>
            <w:r w:rsidR="00E203C9">
              <w:rPr>
                <w:rFonts w:eastAsia="Times New Roman"/>
              </w:rPr>
              <w:t xml:space="preserve"> Model</w:t>
            </w:r>
          </w:p>
        </w:tc>
      </w:tr>
      <w:tr w:rsidR="00E203C9" w14:paraId="0DBD5E48" w14:textId="77777777" w:rsidTr="00F05CD3">
        <w:trPr>
          <w:tblCellSpacing w:w="15" w:type="dxa"/>
          <w:jc w:val="center"/>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rsidTr="00F05CD3">
        <w:trPr>
          <w:tblCellSpacing w:w="15" w:type="dxa"/>
          <w:jc w:val="center"/>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rsidTr="00F05CD3">
        <w:trPr>
          <w:tblCellSpacing w:w="15" w:type="dxa"/>
          <w:jc w:val="center"/>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rsidTr="00F05CD3">
        <w:trPr>
          <w:tblCellSpacing w:w="15" w:type="dxa"/>
          <w:jc w:val="center"/>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rsidTr="00F05CD3">
        <w:trPr>
          <w:tblCellSpacing w:w="15" w:type="dxa"/>
          <w:jc w:val="center"/>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F05CD3">
        <w:trPr>
          <w:tblCellSpacing w:w="15" w:type="dxa"/>
          <w:jc w:val="center"/>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rsidTr="00F05CD3">
        <w:trPr>
          <w:tblCellSpacing w:w="15" w:type="dxa"/>
          <w:jc w:val="center"/>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F05CD3">
        <w:trPr>
          <w:tblCellSpacing w:w="15" w:type="dxa"/>
          <w:jc w:val="center"/>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rsidTr="00F05CD3">
        <w:trPr>
          <w:tblCellSpacing w:w="15" w:type="dxa"/>
          <w:jc w:val="center"/>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F05CD3">
        <w:trPr>
          <w:tblCellSpacing w:w="15" w:type="dxa"/>
          <w:jc w:val="center"/>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rsidTr="00F05CD3">
        <w:trPr>
          <w:tblCellSpacing w:w="15" w:type="dxa"/>
          <w:jc w:val="center"/>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F05CD3">
        <w:trPr>
          <w:tblCellSpacing w:w="15" w:type="dxa"/>
          <w:jc w:val="center"/>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rsidTr="00F05CD3">
        <w:trPr>
          <w:tblCellSpacing w:w="15" w:type="dxa"/>
          <w:jc w:val="center"/>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rsidTr="00F05CD3">
        <w:trPr>
          <w:tblCellSpacing w:w="15" w:type="dxa"/>
          <w:jc w:val="center"/>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rsidTr="00F05CD3">
        <w:trPr>
          <w:tblCellSpacing w:w="15" w:type="dxa"/>
          <w:jc w:val="center"/>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F05CD3">
        <w:trPr>
          <w:tblCellSpacing w:w="15" w:type="dxa"/>
          <w:jc w:val="center"/>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rsidTr="00F05CD3">
        <w:trPr>
          <w:tblCellSpacing w:w="15" w:type="dxa"/>
          <w:jc w:val="center"/>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F05CD3">
        <w:trPr>
          <w:tblCellSpacing w:w="15" w:type="dxa"/>
          <w:jc w:val="center"/>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rsidTr="00F05CD3">
        <w:trPr>
          <w:tblCellSpacing w:w="15" w:type="dxa"/>
          <w:jc w:val="center"/>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F05CD3">
        <w:trPr>
          <w:tblCellSpacing w:w="15" w:type="dxa"/>
          <w:jc w:val="center"/>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rsidTr="00F05CD3">
        <w:trPr>
          <w:tblCellSpacing w:w="15" w:type="dxa"/>
          <w:jc w:val="center"/>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F05CD3">
        <w:trPr>
          <w:tblCellSpacing w:w="15" w:type="dxa"/>
          <w:jc w:val="center"/>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rsidTr="00F05CD3">
        <w:trPr>
          <w:tblCellSpacing w:w="15" w:type="dxa"/>
          <w:jc w:val="center"/>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F05CD3">
        <w:trPr>
          <w:tblCellSpacing w:w="15" w:type="dxa"/>
          <w:jc w:val="center"/>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rsidTr="00F05CD3">
        <w:trPr>
          <w:tblCellSpacing w:w="15" w:type="dxa"/>
          <w:jc w:val="center"/>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F05CD3">
        <w:trPr>
          <w:tblCellSpacing w:w="15" w:type="dxa"/>
          <w:jc w:val="center"/>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rsidTr="00F05CD3">
        <w:trPr>
          <w:tblCellSpacing w:w="15" w:type="dxa"/>
          <w:jc w:val="center"/>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F05CD3">
        <w:trPr>
          <w:tblCellSpacing w:w="15" w:type="dxa"/>
          <w:jc w:val="center"/>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rsidTr="00F05CD3">
        <w:trPr>
          <w:tblCellSpacing w:w="15" w:type="dxa"/>
          <w:jc w:val="center"/>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F05CD3">
        <w:trPr>
          <w:tblCellSpacing w:w="15" w:type="dxa"/>
          <w:jc w:val="center"/>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rsidTr="00F05CD3">
        <w:trPr>
          <w:tblCellSpacing w:w="15" w:type="dxa"/>
          <w:jc w:val="center"/>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F05CD3">
        <w:trPr>
          <w:tblCellSpacing w:w="15" w:type="dxa"/>
          <w:jc w:val="center"/>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rsidTr="00F05CD3">
        <w:trPr>
          <w:tblCellSpacing w:w="15" w:type="dxa"/>
          <w:jc w:val="center"/>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rsidTr="00F05CD3">
        <w:trPr>
          <w:tblCellSpacing w:w="15" w:type="dxa"/>
          <w:jc w:val="center"/>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rsidTr="00F05CD3">
        <w:trPr>
          <w:tblCellSpacing w:w="15" w:type="dxa"/>
          <w:jc w:val="center"/>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rsidTr="00F05CD3">
        <w:trPr>
          <w:tblCellSpacing w:w="15" w:type="dxa"/>
          <w:jc w:val="center"/>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rsidTr="00F05CD3">
        <w:trPr>
          <w:tblCellSpacing w:w="15" w:type="dxa"/>
          <w:jc w:val="center"/>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F05CD3">
        <w:trPr>
          <w:tblCellSpacing w:w="15" w:type="dxa"/>
          <w:jc w:val="center"/>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F05CD3">
        <w:trPr>
          <w:trHeight w:val="70"/>
          <w:tblCellSpacing w:w="15" w:type="dxa"/>
          <w:jc w:val="center"/>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rsidTr="00F05CD3">
        <w:trPr>
          <w:tblCellSpacing w:w="15" w:type="dxa"/>
          <w:jc w:val="center"/>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32EAB5DA" w:rsidR="009F16B5" w:rsidRDefault="009F16B5" w:rsidP="00337EDA">
      <w:pPr>
        <w:pStyle w:val="Caption"/>
        <w:rPr>
          <w:noProof/>
        </w:rPr>
      </w:pPr>
      <w:r>
        <w:br w:type="page"/>
      </w:r>
      <w:bookmarkStart w:id="35" w:name="_Ref169917329"/>
      <w:r>
        <w:t xml:space="preserve">Table </w:t>
      </w:r>
      <w:fldSimple w:instr=" SEQ Table \* ARABIC ">
        <w:r w:rsidR="00A2102A">
          <w:rPr>
            <w:noProof/>
          </w:rPr>
          <w:t>9</w:t>
        </w:r>
      </w:fldSimple>
      <w:bookmarkEnd w:id="35"/>
      <w:r>
        <w:rPr>
          <w:noProof/>
        </w:rPr>
        <w:t xml:space="preserve"> </w:t>
      </w:r>
      <w:r w:rsidR="00C7357E">
        <w:rPr>
          <w:noProof/>
        </w:rPr>
        <w:t xml:space="preserve">Difference-in-Dfferences results for prices by </w:t>
      </w:r>
      <w:r w:rsidR="00CF46DD">
        <w:rPr>
          <w:noProof/>
        </w:rPr>
        <w:t xml:space="preserve">each </w:t>
      </w:r>
      <w:r w:rsidR="00C7357E">
        <w:rPr>
          <w:noProof/>
        </w:rPr>
        <w:t>phase</w:t>
      </w:r>
      <w:r w:rsidR="00CF46DD">
        <w:rPr>
          <w:noProof/>
        </w:rPr>
        <w:t xml:space="preserve"> separately. This analysis uses the same “</w:t>
      </w:r>
      <w:r w:rsidR="009452AA">
        <w:rPr>
          <w:noProof/>
        </w:rPr>
        <w:t>f</w:t>
      </w:r>
      <w:r w:rsidR="00062B19">
        <w:rPr>
          <w:noProof/>
        </w:rPr>
        <w:t>ull</w:t>
      </w:r>
      <w:r w:rsidR="00CF46DD">
        <w:rPr>
          <w:noProof/>
        </w:rPr>
        <w:t xml:space="preserve"> </w:t>
      </w:r>
      <w:r w:rsidR="009452AA">
        <w:rPr>
          <w:noProof/>
        </w:rPr>
        <w:t>m</w:t>
      </w:r>
      <w:r w:rsidR="00CF46DD">
        <w:rPr>
          <w:noProof/>
        </w:rPr>
        <w:t>odel”</w:t>
      </w:r>
      <w:r w:rsidR="00062B19">
        <w:rPr>
          <w:noProof/>
        </w:rPr>
        <w:t xml:space="preserve"> described earlier (controlling for contract charatceristics).</w:t>
      </w:r>
      <w:r w:rsidR="00B27F6E">
        <w:rPr>
          <w:noProof/>
        </w:rPr>
        <w:t xml:space="preserve"> There is a 5.3 bps increase in premia in phase 1,</w:t>
      </w:r>
      <w:r w:rsidR="007D76ED">
        <w:rPr>
          <w:noProof/>
        </w:rPr>
        <w:t xml:space="preserve"> a 2.7 bps increase in premia in phase 2 and a 16.2 bps increase in premia in phase 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00F90BB1" w14:textId="3B347E21"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17AE3A3A" w:rsidR="008F3A03" w:rsidRDefault="008F3A03" w:rsidP="008F3A03">
      <w:pPr>
        <w:pStyle w:val="Caption"/>
        <w:keepNext/>
        <w:jc w:val="left"/>
      </w:pPr>
      <w:bookmarkStart w:id="36" w:name="_Ref170030812"/>
      <w:r>
        <w:t xml:space="preserve">Table </w:t>
      </w:r>
      <w:fldSimple w:instr=" SEQ Table \* ARABIC ">
        <w:r w:rsidR="00A2102A">
          <w:rPr>
            <w:noProof/>
          </w:rPr>
          <w:t>10</w:t>
        </w:r>
      </w:fldSimple>
      <w:bookmarkEnd w:id="36"/>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3EE89CDE" w:rsidR="009F16B5" w:rsidRDefault="00765A98" w:rsidP="00B22A05">
      <w:pPr>
        <w:pStyle w:val="Heading2"/>
      </w:pPr>
      <w:r>
        <w:t>Liquidity</w:t>
      </w:r>
    </w:p>
    <w:p w14:paraId="3E0C6F25" w14:textId="5938652C" w:rsidR="00AF5C18" w:rsidRDefault="00765A98" w:rsidP="00AF5C18">
      <w:r>
        <w:t xml:space="preserve">As noted previously, </w:t>
      </w:r>
      <w:r w:rsidR="00D1247B">
        <w:t xml:space="preserve">liquidity is a broad concept with several measures. I begin by examining the impact </w:t>
      </w:r>
      <w:r w:rsidR="00951EB8">
        <w:t xml:space="preserve">of the central clearing mandate on the relative bid-ask spread prevalent at the end of the trading day. </w:t>
      </w:r>
      <w:r w:rsidR="005C32AB">
        <w:t xml:space="preserve">This could be a proxy for the relative trading cost (at least at the closing). </w:t>
      </w:r>
      <w:r w:rsidR="000E7A31">
        <w:fldChar w:fldCharType="begin"/>
      </w:r>
      <w:r w:rsidR="000E7A31">
        <w:instrText xml:space="preserve"> REF _Ref170051638 \h </w:instrText>
      </w:r>
      <w:r w:rsidR="000E7A31">
        <w:fldChar w:fldCharType="separate"/>
      </w:r>
      <w:r w:rsidR="00A2102A">
        <w:t xml:space="preserve">Table </w:t>
      </w:r>
      <w:r w:rsidR="00A2102A">
        <w:rPr>
          <w:noProof/>
        </w:rPr>
        <w:t>11</w:t>
      </w:r>
      <w:r w:rsidR="000E7A31">
        <w:fldChar w:fldCharType="end"/>
      </w:r>
      <w:r w:rsidR="00337EDA">
        <w:t xml:space="preserve"> </w:t>
      </w:r>
      <w:r w:rsidR="00AF5C18">
        <w:t xml:space="preserve">shows the results of </w:t>
      </w:r>
      <w:r w:rsidR="005C32AB">
        <w:t xml:space="preserve">a </w:t>
      </w:r>
      <w:r w:rsidR="00AF5C18">
        <w:t>difference-in-difference</w:t>
      </w:r>
      <w:r w:rsidR="005C32AB">
        <w:t>s</w:t>
      </w:r>
      <w:r w:rsidR="00AF5C18">
        <w:t xml:space="preserve"> regression for </w:t>
      </w:r>
      <w:r w:rsidR="0000051E">
        <w:t>this measure</w:t>
      </w:r>
      <w:r w:rsidR="00AF5C18">
        <w:t xml:space="preserve">.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w:t>
      </w:r>
      <w:r w:rsidR="00EA3B26">
        <w:t xml:space="preserve">“full” </w:t>
      </w:r>
      <w:r w:rsidR="00AF5C18">
        <w:t xml:space="preserve">model: a measure of equity market volatility and a measure for equity market return. For the volatility measure, I use the </w:t>
      </w:r>
      <w:r w:rsidR="00D63C6D">
        <w:t xml:space="preserve">CBOE </w:t>
      </w:r>
      <w:r w:rsidR="00A80598">
        <w:t>VIX inde</w:t>
      </w:r>
      <w:r w:rsidR="00F74116">
        <w:t>x and the</w:t>
      </w:r>
      <w:r w:rsidR="009262F1">
        <w:t xml:space="preserve"> TSP 60 VIX</w:t>
      </w:r>
      <w:r w:rsidR="00AF5C18">
        <w:t xml:space="preserve">, which measures the 30-day expected realized variance of the S&amp;P 500 index and its Canadian equivalent </w:t>
      </w:r>
      <w:r w:rsidR="00F74116">
        <w:t>respectively</w:t>
      </w:r>
      <w:r w:rsidR="00AF5C18">
        <w:t>.</w:t>
      </w:r>
      <w:r w:rsidR="00EA3B26">
        <w:t xml:space="preserve"> For equity market returns, I </w:t>
      </w:r>
      <w:r w:rsidR="009262F1">
        <w:t xml:space="preserve">use the returns of the S&amp;P 500 and </w:t>
      </w:r>
      <w:r w:rsidR="002E6BD5">
        <w:t>the S&amp;P/TSX Composite.</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2919B83F" w:rsidR="000E7A31" w:rsidRDefault="000E7A31" w:rsidP="005D2017">
      <w:r>
        <w:fldChar w:fldCharType="begin"/>
      </w:r>
      <w:r>
        <w:instrText xml:space="preserve"> REF _Ref170051781 \h </w:instrText>
      </w:r>
      <w:r>
        <w:fldChar w:fldCharType="separate"/>
      </w:r>
      <w:r w:rsidR="00A2102A">
        <w:t xml:space="preserve">Table </w:t>
      </w:r>
      <w:r w:rsidR="00A2102A">
        <w:rPr>
          <w:noProof/>
        </w:rPr>
        <w:t>12</w:t>
      </w:r>
      <w:r>
        <w:fldChar w:fldCharType="end"/>
      </w:r>
      <w:r>
        <w:t xml:space="preserve"> and </w:t>
      </w:r>
      <w:r>
        <w:fldChar w:fldCharType="begin"/>
      </w:r>
      <w:r>
        <w:instrText xml:space="preserve"> REF _Ref170051786 \h </w:instrText>
      </w:r>
      <w:r>
        <w:fldChar w:fldCharType="separate"/>
      </w:r>
      <w:r w:rsidR="00A2102A">
        <w:t xml:space="preserve">Table </w:t>
      </w:r>
      <w:r w:rsidR="00A2102A">
        <w:rPr>
          <w:noProof/>
        </w:rPr>
        <w:t>13</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4DFEBDCD" w:rsidR="000E7A31" w:rsidRDefault="000E7A31" w:rsidP="00714654">
      <w:pPr>
        <w:pStyle w:val="Caption"/>
        <w:keepNext/>
        <w:jc w:val="center"/>
      </w:pPr>
      <w:bookmarkStart w:id="37" w:name="_Ref170051638"/>
      <w:r>
        <w:t xml:space="preserve">Table </w:t>
      </w:r>
      <w:fldSimple w:instr=" SEQ Table \* ARABIC ">
        <w:r w:rsidR="00A2102A">
          <w:rPr>
            <w:noProof/>
          </w:rPr>
          <w:t>11</w:t>
        </w:r>
      </w:fldSimple>
      <w:bookmarkEnd w:id="37"/>
      <w:r>
        <w:rPr>
          <w:noProof/>
        </w:rPr>
        <w:t xml:space="preserve"> Relative Bid-Ask Spread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pPr>
              <w:jc w:val="center"/>
              <w:rPr>
                <w:rFonts w:eastAsia="Times New Roman"/>
                <w:sz w:val="20"/>
                <w:szCs w:val="20"/>
              </w:rPr>
            </w:pPr>
          </w:p>
        </w:tc>
        <w:tc>
          <w:tcPr>
            <w:tcW w:w="0" w:type="auto"/>
            <w:vAlign w:val="center"/>
            <w:hideMark/>
          </w:tcPr>
          <w:p w14:paraId="6054EBA7" w14:textId="77777777" w:rsidR="00B5286A" w:rsidRDefault="00B5286A">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pPr>
              <w:jc w:val="center"/>
              <w:rPr>
                <w:rFonts w:eastAsia="Times New Roman"/>
                <w:sz w:val="20"/>
                <w:szCs w:val="20"/>
              </w:rPr>
            </w:pPr>
          </w:p>
        </w:tc>
        <w:tc>
          <w:tcPr>
            <w:tcW w:w="0" w:type="auto"/>
            <w:vAlign w:val="center"/>
            <w:hideMark/>
          </w:tcPr>
          <w:p w14:paraId="750B1728" w14:textId="77777777" w:rsidR="00B5286A" w:rsidRDefault="00B5286A">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pPr>
              <w:jc w:val="left"/>
              <w:rPr>
                <w:rFonts w:eastAsia="Times New Roman"/>
              </w:rPr>
            </w:pPr>
            <w:r>
              <w:rPr>
                <w:rFonts w:eastAsia="Times New Roman"/>
              </w:rPr>
              <w:t>Group</w:t>
            </w:r>
          </w:p>
        </w:tc>
        <w:tc>
          <w:tcPr>
            <w:tcW w:w="0" w:type="auto"/>
            <w:vAlign w:val="center"/>
            <w:hideMark/>
          </w:tcPr>
          <w:p w14:paraId="18E1C981" w14:textId="77777777" w:rsidR="00B5286A" w:rsidRDefault="00B5286A">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pPr>
              <w:jc w:val="center"/>
              <w:rPr>
                <w:rFonts w:eastAsia="Times New Roman"/>
              </w:rPr>
            </w:pPr>
          </w:p>
        </w:tc>
        <w:tc>
          <w:tcPr>
            <w:tcW w:w="0" w:type="auto"/>
            <w:vAlign w:val="center"/>
            <w:hideMark/>
          </w:tcPr>
          <w:p w14:paraId="63931614" w14:textId="77777777" w:rsidR="00B5286A" w:rsidRDefault="00B5286A">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pPr>
              <w:jc w:val="center"/>
              <w:rPr>
                <w:rFonts w:eastAsia="Times New Roman"/>
              </w:rPr>
            </w:pPr>
          </w:p>
        </w:tc>
        <w:tc>
          <w:tcPr>
            <w:tcW w:w="0" w:type="auto"/>
            <w:vAlign w:val="center"/>
            <w:hideMark/>
          </w:tcPr>
          <w:p w14:paraId="25BAA37E" w14:textId="77777777" w:rsidR="00B5286A" w:rsidRDefault="00B5286A">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pPr>
              <w:jc w:val="left"/>
              <w:rPr>
                <w:rFonts w:eastAsia="Times New Roman"/>
              </w:rPr>
            </w:pPr>
            <w:r>
              <w:rPr>
                <w:rFonts w:eastAsia="Times New Roman"/>
              </w:rPr>
              <w:t>Period</w:t>
            </w:r>
          </w:p>
        </w:tc>
        <w:tc>
          <w:tcPr>
            <w:tcW w:w="0" w:type="auto"/>
            <w:vAlign w:val="center"/>
            <w:hideMark/>
          </w:tcPr>
          <w:p w14:paraId="585F3902" w14:textId="77777777" w:rsidR="00B5286A" w:rsidRDefault="00B5286A">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pPr>
              <w:jc w:val="center"/>
              <w:rPr>
                <w:rFonts w:eastAsia="Times New Roman"/>
              </w:rPr>
            </w:pPr>
          </w:p>
        </w:tc>
        <w:tc>
          <w:tcPr>
            <w:tcW w:w="0" w:type="auto"/>
            <w:vAlign w:val="center"/>
            <w:hideMark/>
          </w:tcPr>
          <w:p w14:paraId="1BFF9711" w14:textId="77777777" w:rsidR="00B5286A" w:rsidRDefault="00B5286A">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pPr>
              <w:jc w:val="center"/>
              <w:rPr>
                <w:rFonts w:eastAsia="Times New Roman"/>
              </w:rPr>
            </w:pPr>
          </w:p>
        </w:tc>
        <w:tc>
          <w:tcPr>
            <w:tcW w:w="0" w:type="auto"/>
            <w:vAlign w:val="center"/>
            <w:hideMark/>
          </w:tcPr>
          <w:p w14:paraId="75374998" w14:textId="77777777" w:rsidR="00B5286A" w:rsidRDefault="00B5286A">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pPr>
              <w:jc w:val="left"/>
              <w:rPr>
                <w:rFonts w:eastAsia="Times New Roman"/>
              </w:rPr>
            </w:pPr>
            <w:r>
              <w:rPr>
                <w:rFonts w:eastAsia="Times New Roman"/>
              </w:rPr>
              <w:t>Tenor (2Y)</w:t>
            </w:r>
          </w:p>
        </w:tc>
        <w:tc>
          <w:tcPr>
            <w:tcW w:w="0" w:type="auto"/>
            <w:vAlign w:val="center"/>
            <w:hideMark/>
          </w:tcPr>
          <w:p w14:paraId="26DC3397" w14:textId="77777777" w:rsidR="00B5286A" w:rsidRDefault="00B5286A">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pPr>
              <w:jc w:val="center"/>
              <w:rPr>
                <w:rFonts w:eastAsia="Times New Roman"/>
              </w:rPr>
            </w:pPr>
          </w:p>
        </w:tc>
        <w:tc>
          <w:tcPr>
            <w:tcW w:w="0" w:type="auto"/>
            <w:vAlign w:val="center"/>
            <w:hideMark/>
          </w:tcPr>
          <w:p w14:paraId="32828830" w14:textId="77777777" w:rsidR="00B5286A" w:rsidRDefault="00B5286A">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pPr>
              <w:jc w:val="center"/>
              <w:rPr>
                <w:rFonts w:eastAsia="Times New Roman"/>
              </w:rPr>
            </w:pPr>
          </w:p>
        </w:tc>
        <w:tc>
          <w:tcPr>
            <w:tcW w:w="0" w:type="auto"/>
            <w:vAlign w:val="center"/>
            <w:hideMark/>
          </w:tcPr>
          <w:p w14:paraId="2B231C62" w14:textId="77777777" w:rsidR="00B5286A" w:rsidRDefault="00B5286A">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pPr>
              <w:jc w:val="left"/>
              <w:rPr>
                <w:rFonts w:eastAsia="Times New Roman"/>
              </w:rPr>
            </w:pPr>
            <w:r>
              <w:rPr>
                <w:rFonts w:eastAsia="Times New Roman"/>
              </w:rPr>
              <w:t>Tenor (5Y)</w:t>
            </w:r>
          </w:p>
        </w:tc>
        <w:tc>
          <w:tcPr>
            <w:tcW w:w="0" w:type="auto"/>
            <w:vAlign w:val="center"/>
            <w:hideMark/>
          </w:tcPr>
          <w:p w14:paraId="69574360" w14:textId="77777777" w:rsidR="00B5286A" w:rsidRDefault="00B5286A">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pPr>
              <w:jc w:val="center"/>
              <w:rPr>
                <w:rFonts w:eastAsia="Times New Roman"/>
              </w:rPr>
            </w:pPr>
          </w:p>
        </w:tc>
        <w:tc>
          <w:tcPr>
            <w:tcW w:w="0" w:type="auto"/>
            <w:vAlign w:val="center"/>
            <w:hideMark/>
          </w:tcPr>
          <w:p w14:paraId="2491706F" w14:textId="77777777" w:rsidR="00B5286A" w:rsidRDefault="00B5286A">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pPr>
              <w:jc w:val="center"/>
              <w:rPr>
                <w:rFonts w:eastAsia="Times New Roman"/>
              </w:rPr>
            </w:pPr>
          </w:p>
        </w:tc>
        <w:tc>
          <w:tcPr>
            <w:tcW w:w="0" w:type="auto"/>
            <w:vAlign w:val="center"/>
            <w:hideMark/>
          </w:tcPr>
          <w:p w14:paraId="7B1B0415" w14:textId="77777777" w:rsidR="00B5286A" w:rsidRDefault="00B5286A">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pPr>
              <w:jc w:val="center"/>
              <w:rPr>
                <w:rFonts w:eastAsia="Times New Roman"/>
              </w:rPr>
            </w:pPr>
          </w:p>
        </w:tc>
        <w:tc>
          <w:tcPr>
            <w:tcW w:w="0" w:type="auto"/>
            <w:vAlign w:val="center"/>
            <w:hideMark/>
          </w:tcPr>
          <w:p w14:paraId="6BF69F62" w14:textId="77777777" w:rsidR="00B5286A" w:rsidRDefault="00B5286A">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pPr>
              <w:jc w:val="center"/>
              <w:rPr>
                <w:rFonts w:eastAsia="Times New Roman"/>
              </w:rPr>
            </w:pPr>
          </w:p>
        </w:tc>
        <w:tc>
          <w:tcPr>
            <w:tcW w:w="0" w:type="auto"/>
            <w:vAlign w:val="center"/>
            <w:hideMark/>
          </w:tcPr>
          <w:p w14:paraId="4D0818B4" w14:textId="77777777" w:rsidR="00B5286A" w:rsidRDefault="00B5286A">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pPr>
              <w:jc w:val="left"/>
              <w:rPr>
                <w:rFonts w:eastAsia="Times New Roman"/>
              </w:rPr>
            </w:pPr>
            <w:r>
              <w:rPr>
                <w:rFonts w:eastAsia="Times New Roman"/>
              </w:rPr>
              <w:t>Constant</w:t>
            </w:r>
          </w:p>
        </w:tc>
        <w:tc>
          <w:tcPr>
            <w:tcW w:w="0" w:type="auto"/>
            <w:vAlign w:val="center"/>
            <w:hideMark/>
          </w:tcPr>
          <w:p w14:paraId="4FBD62C5" w14:textId="77777777" w:rsidR="00B5286A" w:rsidRDefault="00B5286A">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pPr>
              <w:jc w:val="center"/>
              <w:rPr>
                <w:rFonts w:eastAsia="Times New Roman"/>
              </w:rPr>
            </w:pPr>
          </w:p>
        </w:tc>
        <w:tc>
          <w:tcPr>
            <w:tcW w:w="0" w:type="auto"/>
            <w:vAlign w:val="center"/>
            <w:hideMark/>
          </w:tcPr>
          <w:p w14:paraId="3F3D6660" w14:textId="77777777" w:rsidR="00B5286A" w:rsidRDefault="00B5286A">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pPr>
              <w:jc w:val="center"/>
              <w:rPr>
                <w:rFonts w:eastAsia="Times New Roman"/>
              </w:rPr>
            </w:pPr>
          </w:p>
        </w:tc>
        <w:tc>
          <w:tcPr>
            <w:tcW w:w="0" w:type="auto"/>
            <w:vAlign w:val="center"/>
            <w:hideMark/>
          </w:tcPr>
          <w:p w14:paraId="1B126EB9" w14:textId="77777777" w:rsidR="00B5286A" w:rsidRDefault="00B5286A">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pPr>
              <w:jc w:val="left"/>
              <w:rPr>
                <w:rFonts w:eastAsia="Times New Roman"/>
              </w:rPr>
            </w:pPr>
            <w:r>
              <w:rPr>
                <w:rStyle w:val="Emphasis"/>
              </w:rPr>
              <w:t>Note:</w:t>
            </w:r>
          </w:p>
        </w:tc>
        <w:tc>
          <w:tcPr>
            <w:tcW w:w="0" w:type="auto"/>
            <w:vAlign w:val="center"/>
            <w:hideMark/>
          </w:tcPr>
          <w:p w14:paraId="6D913454" w14:textId="77777777" w:rsidR="00B5286A" w:rsidRDefault="00B5286A">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1093C92" w:rsidR="000E7A31" w:rsidRDefault="000E7A31" w:rsidP="00714654">
      <w:pPr>
        <w:pStyle w:val="Caption"/>
        <w:keepNext/>
        <w:jc w:val="center"/>
      </w:pPr>
      <w:bookmarkStart w:id="38" w:name="_Ref170051781"/>
      <w:r>
        <w:t xml:space="preserve">Table </w:t>
      </w:r>
      <w:fldSimple w:instr=" SEQ Table \* ARABIC ">
        <w:r w:rsidR="00A2102A">
          <w:rPr>
            <w:noProof/>
          </w:rPr>
          <w:t>12</w:t>
        </w:r>
      </w:fldSimple>
      <w:bookmarkEnd w:id="38"/>
      <w:r>
        <w:rPr>
          <w:noProof/>
        </w:rPr>
        <w:t xml:space="preserve"> Roll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pPr>
              <w:jc w:val="center"/>
              <w:rPr>
                <w:rFonts w:eastAsia="Times New Roman"/>
                <w:sz w:val="20"/>
                <w:szCs w:val="20"/>
              </w:rPr>
            </w:pPr>
          </w:p>
        </w:tc>
        <w:tc>
          <w:tcPr>
            <w:tcW w:w="0" w:type="auto"/>
            <w:vAlign w:val="center"/>
            <w:hideMark/>
          </w:tcPr>
          <w:p w14:paraId="46212D09" w14:textId="77777777" w:rsidR="009C0FEC" w:rsidRDefault="009C0FEC">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pPr>
              <w:jc w:val="center"/>
              <w:rPr>
                <w:rFonts w:eastAsia="Times New Roman"/>
                <w:sz w:val="20"/>
                <w:szCs w:val="20"/>
              </w:rPr>
            </w:pPr>
          </w:p>
        </w:tc>
        <w:tc>
          <w:tcPr>
            <w:tcW w:w="0" w:type="auto"/>
            <w:vAlign w:val="center"/>
            <w:hideMark/>
          </w:tcPr>
          <w:p w14:paraId="000316DE" w14:textId="77777777" w:rsidR="009C0FEC" w:rsidRDefault="009C0FEC">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pPr>
              <w:jc w:val="left"/>
              <w:rPr>
                <w:rFonts w:eastAsia="Times New Roman"/>
              </w:rPr>
            </w:pPr>
            <w:r>
              <w:rPr>
                <w:rFonts w:eastAsia="Times New Roman"/>
              </w:rPr>
              <w:t>Group</w:t>
            </w:r>
          </w:p>
        </w:tc>
        <w:tc>
          <w:tcPr>
            <w:tcW w:w="0" w:type="auto"/>
            <w:vAlign w:val="center"/>
            <w:hideMark/>
          </w:tcPr>
          <w:p w14:paraId="588BBC2F" w14:textId="77777777" w:rsidR="009C0FEC" w:rsidRDefault="009C0FEC">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pPr>
              <w:jc w:val="center"/>
              <w:rPr>
                <w:rFonts w:eastAsia="Times New Roman"/>
              </w:rPr>
            </w:pPr>
          </w:p>
        </w:tc>
        <w:tc>
          <w:tcPr>
            <w:tcW w:w="0" w:type="auto"/>
            <w:vAlign w:val="center"/>
            <w:hideMark/>
          </w:tcPr>
          <w:p w14:paraId="35B85CFE" w14:textId="77777777" w:rsidR="009C0FEC" w:rsidRDefault="009C0FEC">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pPr>
              <w:jc w:val="center"/>
              <w:rPr>
                <w:rFonts w:eastAsia="Times New Roman"/>
              </w:rPr>
            </w:pPr>
          </w:p>
        </w:tc>
        <w:tc>
          <w:tcPr>
            <w:tcW w:w="0" w:type="auto"/>
            <w:vAlign w:val="center"/>
            <w:hideMark/>
          </w:tcPr>
          <w:p w14:paraId="3B82B58D" w14:textId="77777777" w:rsidR="009C0FEC" w:rsidRDefault="009C0FEC">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pPr>
              <w:jc w:val="left"/>
              <w:rPr>
                <w:rFonts w:eastAsia="Times New Roman"/>
              </w:rPr>
            </w:pPr>
            <w:r>
              <w:rPr>
                <w:rFonts w:eastAsia="Times New Roman"/>
              </w:rPr>
              <w:t>Period</w:t>
            </w:r>
          </w:p>
        </w:tc>
        <w:tc>
          <w:tcPr>
            <w:tcW w:w="0" w:type="auto"/>
            <w:vAlign w:val="center"/>
            <w:hideMark/>
          </w:tcPr>
          <w:p w14:paraId="042800D0" w14:textId="77777777" w:rsidR="009C0FEC" w:rsidRDefault="009C0FEC">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pPr>
              <w:jc w:val="center"/>
              <w:rPr>
                <w:rFonts w:eastAsia="Times New Roman"/>
              </w:rPr>
            </w:pPr>
          </w:p>
        </w:tc>
        <w:tc>
          <w:tcPr>
            <w:tcW w:w="0" w:type="auto"/>
            <w:vAlign w:val="center"/>
            <w:hideMark/>
          </w:tcPr>
          <w:p w14:paraId="4759A18C" w14:textId="77777777" w:rsidR="009C0FEC" w:rsidRDefault="009C0FEC">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pPr>
              <w:jc w:val="center"/>
              <w:rPr>
                <w:rFonts w:eastAsia="Times New Roman"/>
              </w:rPr>
            </w:pPr>
          </w:p>
        </w:tc>
        <w:tc>
          <w:tcPr>
            <w:tcW w:w="0" w:type="auto"/>
            <w:vAlign w:val="center"/>
            <w:hideMark/>
          </w:tcPr>
          <w:p w14:paraId="2E5C2F84" w14:textId="77777777" w:rsidR="009C0FEC" w:rsidRDefault="009C0FEC">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pPr>
              <w:jc w:val="center"/>
              <w:rPr>
                <w:rFonts w:eastAsia="Times New Roman"/>
              </w:rPr>
            </w:pPr>
          </w:p>
        </w:tc>
        <w:tc>
          <w:tcPr>
            <w:tcW w:w="0" w:type="auto"/>
            <w:vAlign w:val="center"/>
            <w:hideMark/>
          </w:tcPr>
          <w:p w14:paraId="05F7A716" w14:textId="77777777" w:rsidR="009C0FEC" w:rsidRDefault="009C0FEC">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pPr>
              <w:jc w:val="center"/>
              <w:rPr>
                <w:rFonts w:eastAsia="Times New Roman"/>
              </w:rPr>
            </w:pPr>
          </w:p>
        </w:tc>
        <w:tc>
          <w:tcPr>
            <w:tcW w:w="0" w:type="auto"/>
            <w:vAlign w:val="center"/>
            <w:hideMark/>
          </w:tcPr>
          <w:p w14:paraId="3681625B" w14:textId="77777777" w:rsidR="009C0FEC" w:rsidRDefault="009C0FEC">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pPr>
              <w:jc w:val="center"/>
              <w:rPr>
                <w:rFonts w:eastAsia="Times New Roman"/>
              </w:rPr>
            </w:pPr>
          </w:p>
        </w:tc>
        <w:tc>
          <w:tcPr>
            <w:tcW w:w="0" w:type="auto"/>
            <w:vAlign w:val="center"/>
            <w:hideMark/>
          </w:tcPr>
          <w:p w14:paraId="6013C4B7" w14:textId="77777777" w:rsidR="009C0FEC" w:rsidRDefault="009C0FEC">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pPr>
              <w:jc w:val="center"/>
              <w:rPr>
                <w:rFonts w:eastAsia="Times New Roman"/>
              </w:rPr>
            </w:pPr>
          </w:p>
        </w:tc>
        <w:tc>
          <w:tcPr>
            <w:tcW w:w="0" w:type="auto"/>
            <w:vAlign w:val="center"/>
            <w:hideMark/>
          </w:tcPr>
          <w:p w14:paraId="35126704" w14:textId="77777777" w:rsidR="009C0FEC" w:rsidRDefault="009C0FEC">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pPr>
              <w:jc w:val="center"/>
              <w:rPr>
                <w:rFonts w:eastAsia="Times New Roman"/>
              </w:rPr>
            </w:pPr>
          </w:p>
        </w:tc>
        <w:tc>
          <w:tcPr>
            <w:tcW w:w="0" w:type="auto"/>
            <w:vAlign w:val="center"/>
            <w:hideMark/>
          </w:tcPr>
          <w:p w14:paraId="47545179" w14:textId="77777777" w:rsidR="009C0FEC" w:rsidRDefault="009C0FEC">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pPr>
              <w:jc w:val="center"/>
              <w:rPr>
                <w:rFonts w:eastAsia="Times New Roman"/>
              </w:rPr>
            </w:pPr>
          </w:p>
        </w:tc>
        <w:tc>
          <w:tcPr>
            <w:tcW w:w="0" w:type="auto"/>
            <w:vAlign w:val="center"/>
            <w:hideMark/>
          </w:tcPr>
          <w:p w14:paraId="789DB358" w14:textId="77777777" w:rsidR="009C0FEC" w:rsidRDefault="009C0FEC">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pPr>
              <w:jc w:val="center"/>
              <w:rPr>
                <w:rFonts w:eastAsia="Times New Roman"/>
              </w:rPr>
            </w:pPr>
          </w:p>
        </w:tc>
        <w:tc>
          <w:tcPr>
            <w:tcW w:w="0" w:type="auto"/>
            <w:vAlign w:val="center"/>
            <w:hideMark/>
          </w:tcPr>
          <w:p w14:paraId="371228C1" w14:textId="77777777" w:rsidR="009C0FEC" w:rsidRDefault="009C0FEC">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pPr>
              <w:jc w:val="center"/>
              <w:rPr>
                <w:rFonts w:eastAsia="Times New Roman"/>
              </w:rPr>
            </w:pPr>
          </w:p>
        </w:tc>
        <w:tc>
          <w:tcPr>
            <w:tcW w:w="0" w:type="auto"/>
            <w:vAlign w:val="center"/>
            <w:hideMark/>
          </w:tcPr>
          <w:p w14:paraId="4BC80CFD" w14:textId="77777777" w:rsidR="009C0FEC" w:rsidRDefault="009C0FEC">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pPr>
              <w:jc w:val="center"/>
              <w:rPr>
                <w:rFonts w:eastAsia="Times New Roman"/>
              </w:rPr>
            </w:pPr>
          </w:p>
        </w:tc>
        <w:tc>
          <w:tcPr>
            <w:tcW w:w="0" w:type="auto"/>
            <w:vAlign w:val="center"/>
            <w:hideMark/>
          </w:tcPr>
          <w:p w14:paraId="5D25FFD4" w14:textId="77777777" w:rsidR="009C0FEC" w:rsidRDefault="009C0FEC">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pPr>
              <w:jc w:val="center"/>
              <w:rPr>
                <w:rFonts w:eastAsia="Times New Roman"/>
              </w:rPr>
            </w:pPr>
          </w:p>
        </w:tc>
        <w:tc>
          <w:tcPr>
            <w:tcW w:w="0" w:type="auto"/>
            <w:vAlign w:val="center"/>
            <w:hideMark/>
          </w:tcPr>
          <w:p w14:paraId="3C7CA9C9" w14:textId="77777777" w:rsidR="009C0FEC" w:rsidRDefault="009C0FEC">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pPr>
              <w:jc w:val="left"/>
              <w:rPr>
                <w:rFonts w:eastAsia="Times New Roman"/>
              </w:rPr>
            </w:pPr>
            <w:r>
              <w:rPr>
                <w:rFonts w:eastAsia="Times New Roman"/>
              </w:rPr>
              <w:t>Constant</w:t>
            </w:r>
          </w:p>
        </w:tc>
        <w:tc>
          <w:tcPr>
            <w:tcW w:w="0" w:type="auto"/>
            <w:vAlign w:val="center"/>
            <w:hideMark/>
          </w:tcPr>
          <w:p w14:paraId="148D9A54" w14:textId="77777777" w:rsidR="009C0FEC" w:rsidRDefault="009C0FEC">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pPr>
              <w:jc w:val="center"/>
              <w:rPr>
                <w:rFonts w:eastAsia="Times New Roman"/>
              </w:rPr>
            </w:pPr>
          </w:p>
        </w:tc>
        <w:tc>
          <w:tcPr>
            <w:tcW w:w="0" w:type="auto"/>
            <w:vAlign w:val="center"/>
            <w:hideMark/>
          </w:tcPr>
          <w:p w14:paraId="639BF0BF" w14:textId="77777777" w:rsidR="009C0FEC" w:rsidRDefault="009C0FEC">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pPr>
              <w:jc w:val="center"/>
              <w:rPr>
                <w:rFonts w:eastAsia="Times New Roman"/>
              </w:rPr>
            </w:pPr>
          </w:p>
        </w:tc>
        <w:tc>
          <w:tcPr>
            <w:tcW w:w="0" w:type="auto"/>
            <w:vAlign w:val="center"/>
            <w:hideMark/>
          </w:tcPr>
          <w:p w14:paraId="0ACD29A4" w14:textId="77777777" w:rsidR="009C0FEC" w:rsidRDefault="009C0FEC">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pPr>
              <w:jc w:val="left"/>
              <w:rPr>
                <w:rFonts w:eastAsia="Times New Roman"/>
              </w:rPr>
            </w:pPr>
            <w:r>
              <w:rPr>
                <w:rStyle w:val="Emphasis"/>
              </w:rPr>
              <w:t>Note:</w:t>
            </w:r>
          </w:p>
        </w:tc>
        <w:tc>
          <w:tcPr>
            <w:tcW w:w="0" w:type="auto"/>
            <w:vAlign w:val="center"/>
            <w:hideMark/>
          </w:tcPr>
          <w:p w14:paraId="5EBA8DCF"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48DD0F4D" w:rsidR="000E7A31" w:rsidRDefault="000E7A31" w:rsidP="00714654">
      <w:pPr>
        <w:pStyle w:val="Caption"/>
        <w:keepNext/>
        <w:jc w:val="center"/>
      </w:pPr>
      <w:bookmarkStart w:id="39" w:name="_Ref170051786"/>
      <w:r>
        <w:t xml:space="preserve">Table </w:t>
      </w:r>
      <w:fldSimple w:instr=" SEQ Table \* ARABIC ">
        <w:r w:rsidR="00A2102A">
          <w:rPr>
            <w:noProof/>
          </w:rPr>
          <w:t>13</w:t>
        </w:r>
      </w:fldSimple>
      <w:bookmarkEnd w:id="39"/>
      <w:r>
        <w:rPr>
          <w:noProof/>
        </w:rPr>
        <w:t xml:space="preserve"> Amihud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pPr>
              <w:jc w:val="center"/>
              <w:rPr>
                <w:rFonts w:eastAsia="Times New Roman"/>
                <w:sz w:val="20"/>
                <w:szCs w:val="20"/>
              </w:rPr>
            </w:pPr>
          </w:p>
        </w:tc>
        <w:tc>
          <w:tcPr>
            <w:tcW w:w="0" w:type="auto"/>
            <w:vAlign w:val="center"/>
            <w:hideMark/>
          </w:tcPr>
          <w:p w14:paraId="32C43B90" w14:textId="77777777" w:rsidR="009C0FEC" w:rsidRDefault="009C0FEC">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pPr>
              <w:jc w:val="center"/>
              <w:rPr>
                <w:rFonts w:eastAsia="Times New Roman"/>
                <w:sz w:val="20"/>
                <w:szCs w:val="20"/>
              </w:rPr>
            </w:pPr>
          </w:p>
        </w:tc>
        <w:tc>
          <w:tcPr>
            <w:tcW w:w="0" w:type="auto"/>
            <w:vAlign w:val="center"/>
            <w:hideMark/>
          </w:tcPr>
          <w:p w14:paraId="653F0532" w14:textId="68104072" w:rsidR="009C0FEC" w:rsidRDefault="009C0FEC">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pPr>
              <w:jc w:val="left"/>
              <w:rPr>
                <w:rFonts w:eastAsia="Times New Roman"/>
              </w:rPr>
            </w:pPr>
            <w:r>
              <w:rPr>
                <w:rFonts w:eastAsia="Times New Roman"/>
              </w:rPr>
              <w:t>Group</w:t>
            </w:r>
          </w:p>
        </w:tc>
        <w:tc>
          <w:tcPr>
            <w:tcW w:w="0" w:type="auto"/>
            <w:vAlign w:val="center"/>
            <w:hideMark/>
          </w:tcPr>
          <w:p w14:paraId="609C1794" w14:textId="77777777" w:rsidR="009C0FEC" w:rsidRDefault="009C0FEC">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pPr>
              <w:jc w:val="center"/>
              <w:rPr>
                <w:rFonts w:eastAsia="Times New Roman"/>
              </w:rPr>
            </w:pPr>
          </w:p>
        </w:tc>
        <w:tc>
          <w:tcPr>
            <w:tcW w:w="0" w:type="auto"/>
            <w:vAlign w:val="center"/>
            <w:hideMark/>
          </w:tcPr>
          <w:p w14:paraId="745F449C" w14:textId="77777777" w:rsidR="009C0FEC" w:rsidRDefault="009C0FEC">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pPr>
              <w:jc w:val="center"/>
              <w:rPr>
                <w:rFonts w:eastAsia="Times New Roman"/>
              </w:rPr>
            </w:pPr>
          </w:p>
        </w:tc>
        <w:tc>
          <w:tcPr>
            <w:tcW w:w="0" w:type="auto"/>
            <w:vAlign w:val="center"/>
            <w:hideMark/>
          </w:tcPr>
          <w:p w14:paraId="43D43E9D" w14:textId="77777777" w:rsidR="009C0FEC" w:rsidRDefault="009C0FEC">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pPr>
              <w:jc w:val="left"/>
              <w:rPr>
                <w:rFonts w:eastAsia="Times New Roman"/>
              </w:rPr>
            </w:pPr>
            <w:r>
              <w:rPr>
                <w:rFonts w:eastAsia="Times New Roman"/>
              </w:rPr>
              <w:t>Period</w:t>
            </w:r>
          </w:p>
        </w:tc>
        <w:tc>
          <w:tcPr>
            <w:tcW w:w="0" w:type="auto"/>
            <w:vAlign w:val="center"/>
            <w:hideMark/>
          </w:tcPr>
          <w:p w14:paraId="597B2BB9" w14:textId="77777777" w:rsidR="009C0FEC" w:rsidRDefault="009C0FEC">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pPr>
              <w:jc w:val="center"/>
              <w:rPr>
                <w:rFonts w:eastAsia="Times New Roman"/>
              </w:rPr>
            </w:pPr>
          </w:p>
        </w:tc>
        <w:tc>
          <w:tcPr>
            <w:tcW w:w="0" w:type="auto"/>
            <w:vAlign w:val="center"/>
            <w:hideMark/>
          </w:tcPr>
          <w:p w14:paraId="6B09AC19" w14:textId="77777777" w:rsidR="009C0FEC" w:rsidRDefault="009C0FEC">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pPr>
              <w:jc w:val="center"/>
              <w:rPr>
                <w:rFonts w:eastAsia="Times New Roman"/>
              </w:rPr>
            </w:pPr>
          </w:p>
        </w:tc>
        <w:tc>
          <w:tcPr>
            <w:tcW w:w="0" w:type="auto"/>
            <w:vAlign w:val="center"/>
            <w:hideMark/>
          </w:tcPr>
          <w:p w14:paraId="5C220811" w14:textId="77777777" w:rsidR="009C0FEC" w:rsidRDefault="009C0FEC">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pPr>
              <w:jc w:val="center"/>
              <w:rPr>
                <w:rFonts w:eastAsia="Times New Roman"/>
              </w:rPr>
            </w:pPr>
          </w:p>
        </w:tc>
        <w:tc>
          <w:tcPr>
            <w:tcW w:w="0" w:type="auto"/>
            <w:vAlign w:val="center"/>
            <w:hideMark/>
          </w:tcPr>
          <w:p w14:paraId="453A1E79" w14:textId="77777777" w:rsidR="009C0FEC" w:rsidRDefault="009C0FEC">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pPr>
              <w:jc w:val="center"/>
              <w:rPr>
                <w:rFonts w:eastAsia="Times New Roman"/>
              </w:rPr>
            </w:pPr>
          </w:p>
        </w:tc>
        <w:tc>
          <w:tcPr>
            <w:tcW w:w="0" w:type="auto"/>
            <w:vAlign w:val="center"/>
            <w:hideMark/>
          </w:tcPr>
          <w:p w14:paraId="4D7E3326" w14:textId="77777777" w:rsidR="009C0FEC" w:rsidRDefault="009C0FEC">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pPr>
              <w:jc w:val="center"/>
              <w:rPr>
                <w:rFonts w:eastAsia="Times New Roman"/>
              </w:rPr>
            </w:pPr>
          </w:p>
        </w:tc>
        <w:tc>
          <w:tcPr>
            <w:tcW w:w="0" w:type="auto"/>
            <w:vAlign w:val="center"/>
            <w:hideMark/>
          </w:tcPr>
          <w:p w14:paraId="64A90830" w14:textId="77777777" w:rsidR="009C0FEC" w:rsidRDefault="009C0FEC">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pPr>
              <w:jc w:val="center"/>
              <w:rPr>
                <w:rFonts w:eastAsia="Times New Roman"/>
              </w:rPr>
            </w:pPr>
          </w:p>
        </w:tc>
        <w:tc>
          <w:tcPr>
            <w:tcW w:w="0" w:type="auto"/>
            <w:vAlign w:val="center"/>
            <w:hideMark/>
          </w:tcPr>
          <w:p w14:paraId="2D623E0A" w14:textId="77777777" w:rsidR="009C0FEC" w:rsidRDefault="009C0FEC">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pPr>
              <w:jc w:val="center"/>
              <w:rPr>
                <w:rFonts w:eastAsia="Times New Roman"/>
              </w:rPr>
            </w:pPr>
          </w:p>
        </w:tc>
        <w:tc>
          <w:tcPr>
            <w:tcW w:w="0" w:type="auto"/>
            <w:vAlign w:val="center"/>
            <w:hideMark/>
          </w:tcPr>
          <w:p w14:paraId="1B480BB4" w14:textId="77777777" w:rsidR="009C0FEC" w:rsidRDefault="009C0FEC">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pPr>
              <w:jc w:val="center"/>
              <w:rPr>
                <w:rFonts w:eastAsia="Times New Roman"/>
              </w:rPr>
            </w:pPr>
          </w:p>
        </w:tc>
        <w:tc>
          <w:tcPr>
            <w:tcW w:w="0" w:type="auto"/>
            <w:vAlign w:val="center"/>
            <w:hideMark/>
          </w:tcPr>
          <w:p w14:paraId="5D18D187" w14:textId="77777777" w:rsidR="009C0FEC" w:rsidRDefault="009C0FEC">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pPr>
              <w:jc w:val="center"/>
              <w:rPr>
                <w:rFonts w:eastAsia="Times New Roman"/>
              </w:rPr>
            </w:pPr>
          </w:p>
        </w:tc>
        <w:tc>
          <w:tcPr>
            <w:tcW w:w="0" w:type="auto"/>
            <w:vAlign w:val="center"/>
            <w:hideMark/>
          </w:tcPr>
          <w:p w14:paraId="095D73F4" w14:textId="77777777" w:rsidR="009C0FEC" w:rsidRDefault="009C0FEC">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pPr>
              <w:jc w:val="center"/>
              <w:rPr>
                <w:rFonts w:eastAsia="Times New Roman"/>
              </w:rPr>
            </w:pPr>
          </w:p>
        </w:tc>
        <w:tc>
          <w:tcPr>
            <w:tcW w:w="0" w:type="auto"/>
            <w:vAlign w:val="center"/>
            <w:hideMark/>
          </w:tcPr>
          <w:p w14:paraId="3D5654F3" w14:textId="77777777" w:rsidR="009C0FEC" w:rsidRDefault="009C0FEC">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pPr>
              <w:jc w:val="center"/>
              <w:rPr>
                <w:rFonts w:eastAsia="Times New Roman"/>
              </w:rPr>
            </w:pPr>
          </w:p>
        </w:tc>
        <w:tc>
          <w:tcPr>
            <w:tcW w:w="0" w:type="auto"/>
            <w:vAlign w:val="center"/>
            <w:hideMark/>
          </w:tcPr>
          <w:p w14:paraId="3F2AC621" w14:textId="77777777" w:rsidR="009C0FEC" w:rsidRDefault="009C0FEC">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pPr>
              <w:jc w:val="center"/>
              <w:rPr>
                <w:rFonts w:eastAsia="Times New Roman"/>
              </w:rPr>
            </w:pPr>
          </w:p>
        </w:tc>
        <w:tc>
          <w:tcPr>
            <w:tcW w:w="0" w:type="auto"/>
            <w:vAlign w:val="center"/>
            <w:hideMark/>
          </w:tcPr>
          <w:p w14:paraId="7BB749D8" w14:textId="77777777" w:rsidR="009C0FEC" w:rsidRDefault="009C0FEC">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pPr>
              <w:jc w:val="left"/>
              <w:rPr>
                <w:rFonts w:eastAsia="Times New Roman"/>
              </w:rPr>
            </w:pPr>
            <w:r>
              <w:rPr>
                <w:rFonts w:eastAsia="Times New Roman"/>
              </w:rPr>
              <w:t>Constant</w:t>
            </w:r>
          </w:p>
        </w:tc>
        <w:tc>
          <w:tcPr>
            <w:tcW w:w="0" w:type="auto"/>
            <w:vAlign w:val="center"/>
            <w:hideMark/>
          </w:tcPr>
          <w:p w14:paraId="3919674B" w14:textId="77777777" w:rsidR="009C0FEC" w:rsidRDefault="009C0FEC">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pPr>
              <w:jc w:val="center"/>
              <w:rPr>
                <w:rFonts w:eastAsia="Times New Roman"/>
              </w:rPr>
            </w:pPr>
          </w:p>
        </w:tc>
        <w:tc>
          <w:tcPr>
            <w:tcW w:w="0" w:type="auto"/>
            <w:vAlign w:val="center"/>
            <w:hideMark/>
          </w:tcPr>
          <w:p w14:paraId="5D6A3F9D" w14:textId="77777777" w:rsidR="009C0FEC" w:rsidRDefault="009C0FEC">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pPr>
              <w:jc w:val="center"/>
              <w:rPr>
                <w:rFonts w:eastAsia="Times New Roman"/>
              </w:rPr>
            </w:pPr>
          </w:p>
        </w:tc>
        <w:tc>
          <w:tcPr>
            <w:tcW w:w="0" w:type="auto"/>
            <w:vAlign w:val="center"/>
            <w:hideMark/>
          </w:tcPr>
          <w:p w14:paraId="6F09E3F0" w14:textId="77777777" w:rsidR="009C0FEC" w:rsidRDefault="009C0FEC">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pPr>
              <w:jc w:val="left"/>
              <w:rPr>
                <w:rFonts w:eastAsia="Times New Roman"/>
              </w:rPr>
            </w:pPr>
            <w:r>
              <w:rPr>
                <w:rStyle w:val="Emphasis"/>
              </w:rPr>
              <w:t>Note:</w:t>
            </w:r>
          </w:p>
        </w:tc>
        <w:tc>
          <w:tcPr>
            <w:tcW w:w="0" w:type="auto"/>
            <w:vAlign w:val="center"/>
            <w:hideMark/>
          </w:tcPr>
          <w:p w14:paraId="5D985CAC"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13C75DAB" w14:textId="7ADE5E4D" w:rsidR="00D1305E" w:rsidRDefault="00D1305E" w:rsidP="00D1305E">
      <w:pPr>
        <w:pStyle w:val="Heading2"/>
      </w:pPr>
      <w:r>
        <w:t>Price Volatility</w:t>
      </w:r>
    </w:p>
    <w:p w14:paraId="5E7872EF" w14:textId="50F2F5AA" w:rsidR="00AF5C18" w:rsidRDefault="00930217" w:rsidP="00AF5C18">
      <w:r>
        <w:fldChar w:fldCharType="begin"/>
      </w:r>
      <w:r>
        <w:instrText xml:space="preserve"> REF _Ref170052233 \h </w:instrText>
      </w:r>
      <w:r>
        <w:fldChar w:fldCharType="separate"/>
      </w:r>
      <w:r w:rsidR="00A2102A">
        <w:t xml:space="preserve">Table </w:t>
      </w:r>
      <w:r w:rsidR="00A2102A">
        <w:rPr>
          <w:noProof/>
        </w:rPr>
        <w:t>14</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A2102A">
        <w:t xml:space="preserve">Figure </w:t>
      </w:r>
      <w:r w:rsidR="00A2102A">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A2102A">
        <w:t xml:space="preserve">Table </w:t>
      </w:r>
      <w:r w:rsidR="00A2102A">
        <w:rPr>
          <w:noProof/>
        </w:rPr>
        <w:t>15</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6FC7C862" w:rsidR="00930217" w:rsidRDefault="00930217" w:rsidP="00714654">
      <w:pPr>
        <w:pStyle w:val="Caption"/>
        <w:keepNext/>
        <w:jc w:val="center"/>
      </w:pPr>
      <w:bookmarkStart w:id="40" w:name="_Ref170052233"/>
      <w:r>
        <w:t xml:space="preserve">Table </w:t>
      </w:r>
      <w:fldSimple w:instr=" SEQ Table \* ARABIC ">
        <w:r w:rsidR="00A2102A">
          <w:rPr>
            <w:noProof/>
          </w:rPr>
          <w:t>14</w:t>
        </w:r>
      </w:fldSimple>
      <w:bookmarkEnd w:id="40"/>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28"/>
                    <a:stretch>
                      <a:fillRect/>
                    </a:stretch>
                  </pic:blipFill>
                  <pic:spPr>
                    <a:xfrm>
                      <a:off x="0" y="0"/>
                      <a:ext cx="5934710" cy="3956685"/>
                    </a:xfrm>
                    <a:prstGeom prst="rect">
                      <a:avLst/>
                    </a:prstGeom>
                  </pic:spPr>
                </pic:pic>
              </a:graphicData>
            </a:graphic>
          </wp:inline>
        </w:drawing>
      </w:r>
    </w:p>
    <w:p w14:paraId="5AE511CC" w14:textId="30CB982E" w:rsidR="00767205" w:rsidRDefault="00767205" w:rsidP="00767205">
      <w:pPr>
        <w:pStyle w:val="Caption"/>
        <w:jc w:val="left"/>
      </w:pPr>
      <w:bookmarkStart w:id="41" w:name="_Ref178619195"/>
      <w:r>
        <w:t xml:space="preserve">Figure </w:t>
      </w:r>
      <w:fldSimple w:instr=" SEQ Figure \* ARABIC ">
        <w:r w:rsidR="00A2102A">
          <w:rPr>
            <w:noProof/>
          </w:rPr>
          <w:t>9</w:t>
        </w:r>
      </w:fldSimple>
      <w:bookmarkEnd w:id="41"/>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0D6EF5CF" w:rsidR="00767205" w:rsidRDefault="00767205" w:rsidP="00714654">
      <w:pPr>
        <w:pStyle w:val="Caption"/>
        <w:keepNext/>
        <w:jc w:val="center"/>
      </w:pPr>
      <w:bookmarkStart w:id="42" w:name="_Ref178619310"/>
      <w:r>
        <w:t xml:space="preserve">Table </w:t>
      </w:r>
      <w:fldSimple w:instr=" SEQ Table \* ARABIC ">
        <w:r w:rsidR="00A2102A">
          <w:rPr>
            <w:noProof/>
          </w:rPr>
          <w:t>15</w:t>
        </w:r>
      </w:fldSimple>
      <w:bookmarkEnd w:id="42"/>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275"/>
        <w:gridCol w:w="3061"/>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77777777" w:rsidR="00767205" w:rsidRPr="00EC20E0" w:rsidRDefault="00767205">
            <w:pPr>
              <w:jc w:val="left"/>
              <w:rPr>
                <w:rFonts w:eastAsia="Times New Roman"/>
                <w:sz w:val="22"/>
                <w:szCs w:val="22"/>
              </w:rPr>
            </w:pPr>
            <w:r w:rsidRPr="00EC20E0">
              <w:rPr>
                <w:rFonts w:eastAsia="Times New Roman"/>
                <w:sz w:val="22"/>
                <w:szCs w:val="22"/>
              </w:rPr>
              <w:t>Post 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77777777" w:rsidR="00767205" w:rsidRPr="00EC20E0" w:rsidRDefault="00767205">
            <w:pPr>
              <w:jc w:val="left"/>
              <w:rPr>
                <w:rFonts w:eastAsia="Times New Roman"/>
                <w:sz w:val="22"/>
                <w:szCs w:val="22"/>
              </w:rPr>
            </w:pPr>
            <w:r w:rsidRPr="00EC20E0">
              <w:rPr>
                <w:rFonts w:eastAsia="Times New Roman"/>
                <w:sz w:val="22"/>
                <w:szCs w:val="22"/>
              </w:rPr>
              <w:t>USD Market</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77777777" w:rsidR="00767205" w:rsidRPr="00EC20E0" w:rsidRDefault="00767205">
            <w:pPr>
              <w:jc w:val="left"/>
              <w:rPr>
                <w:rFonts w:eastAsia="Times New Roman"/>
                <w:sz w:val="22"/>
                <w:szCs w:val="22"/>
              </w:rPr>
            </w:pPr>
            <w:r w:rsidRPr="00EC20E0">
              <w:rPr>
                <w:rFonts w:eastAsia="Times New Roman"/>
                <w:sz w:val="22"/>
                <w:szCs w:val="22"/>
              </w:rPr>
              <w:t>Post Period x USD Market</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43" w:name="_Ref169916090"/>
      <w:r>
        <w:t>Conclusion</w:t>
      </w:r>
      <w:bookmarkEnd w:id="43"/>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E05E8C9" w14:textId="77777777" w:rsidR="003C2AB6" w:rsidRPr="003C2AB6" w:rsidRDefault="002A62E7" w:rsidP="003C2AB6">
      <w:pPr>
        <w:pStyle w:val="Bibliography"/>
      </w:pPr>
      <w:r>
        <w:lastRenderedPageBreak/>
        <w:fldChar w:fldCharType="begin"/>
      </w:r>
      <w:r>
        <w:instrText xml:space="preserve"> ADDIN ZOTERO_BIBL {"uncited":[],"omitted":[],"custom":[]} CSL_BIBLIOGRAPHY </w:instrText>
      </w:r>
      <w:r>
        <w:fldChar w:fldCharType="separate"/>
      </w:r>
      <w:r w:rsidR="003C2AB6" w:rsidRPr="003C2AB6">
        <w:t xml:space="preserve">Abadie, Alberto. 2005. “Semiparametric Difference-in-Differences Estimators.” </w:t>
      </w:r>
      <w:r w:rsidR="003C2AB6" w:rsidRPr="003C2AB6">
        <w:rPr>
          <w:i/>
          <w:iCs/>
        </w:rPr>
        <w:t>The Review of Economic Studies</w:t>
      </w:r>
      <w:r w:rsidR="003C2AB6" w:rsidRPr="003C2AB6">
        <w:t xml:space="preserve"> 72 (1): 1–19.</w:t>
      </w:r>
    </w:p>
    <w:p w14:paraId="43C06D37" w14:textId="77777777" w:rsidR="003C2AB6" w:rsidRPr="003C2AB6" w:rsidRDefault="003C2AB6" w:rsidP="003C2AB6">
      <w:pPr>
        <w:pStyle w:val="Bibliography"/>
      </w:pPr>
      <w:r w:rsidRPr="003C2AB6">
        <w:t xml:space="preserve">Allen, Franklin, and Douglas Gale. 2000. “Financial Contagion.” </w:t>
      </w:r>
      <w:r w:rsidRPr="003C2AB6">
        <w:rPr>
          <w:i/>
          <w:iCs/>
        </w:rPr>
        <w:t>Journal of Political Economy</w:t>
      </w:r>
      <w:r w:rsidRPr="003C2AB6">
        <w:t xml:space="preserve"> 108 (1): 1–33. https://doi.org/10.1086/262109.</w:t>
      </w:r>
    </w:p>
    <w:p w14:paraId="482ABD1C" w14:textId="77777777" w:rsidR="003C2AB6" w:rsidRPr="003C2AB6" w:rsidRDefault="003C2AB6" w:rsidP="003C2AB6">
      <w:pPr>
        <w:pStyle w:val="Bibliography"/>
      </w:pPr>
      <w:r w:rsidRPr="003C2AB6">
        <w:t>Allen, Franklin, and Douglas M. Gale. 2007. “An Introduction to Financial Crises.” SSRN Scholarly Paper. Rochester, NY. https://doi.org/10.2139/ssrn.1008311.</w:t>
      </w:r>
    </w:p>
    <w:p w14:paraId="2AA5A4C1" w14:textId="77777777" w:rsidR="003C2AB6" w:rsidRPr="003C2AB6" w:rsidRDefault="003C2AB6" w:rsidP="003C2AB6">
      <w:pPr>
        <w:pStyle w:val="Bibliography"/>
      </w:pPr>
      <w:r w:rsidRPr="003C2AB6">
        <w:t xml:space="preserve">Azad, A. S. M. </w:t>
      </w:r>
      <w:proofErr w:type="spellStart"/>
      <w:r w:rsidRPr="003C2AB6">
        <w:t>Sohel</w:t>
      </w:r>
      <w:proofErr w:type="spellEnd"/>
      <w:r w:rsidRPr="003C2AB6">
        <w:t>, Victor Fang, and Chi-</w:t>
      </w:r>
      <w:proofErr w:type="spellStart"/>
      <w:r w:rsidRPr="003C2AB6">
        <w:t>Hsiou</w:t>
      </w:r>
      <w:proofErr w:type="spellEnd"/>
      <w:r w:rsidRPr="003C2AB6">
        <w:t xml:space="preserve"> Hung. 2012. “Linking the Interest Rate Swap Markets to the Macroeconomic Risk: The UK and Us Evidence.” </w:t>
      </w:r>
      <w:r w:rsidRPr="003C2AB6">
        <w:rPr>
          <w:i/>
          <w:iCs/>
        </w:rPr>
        <w:t>International Review of Financial Analysis</w:t>
      </w:r>
      <w:r w:rsidRPr="003C2AB6">
        <w:t xml:space="preserve"> 22 (April):38–47. https://doi.org/10.1016/j.irfa.2012.03.001.</w:t>
      </w:r>
    </w:p>
    <w:p w14:paraId="2FAE41D4" w14:textId="77777777" w:rsidR="003C2AB6" w:rsidRPr="003C2AB6" w:rsidRDefault="003C2AB6" w:rsidP="003C2AB6">
      <w:pPr>
        <w:pStyle w:val="Bibliography"/>
      </w:pPr>
      <w:r w:rsidRPr="003C2AB6">
        <w:t xml:space="preserve">Bebchuk, Lucian A., and Itay Goldstein. 2011. “Self-Fulfilling Credit Market Freezes.” </w:t>
      </w:r>
      <w:r w:rsidRPr="003C2AB6">
        <w:rPr>
          <w:i/>
          <w:iCs/>
        </w:rPr>
        <w:t>The Review of Financial Studies</w:t>
      </w:r>
      <w:r w:rsidRPr="003C2AB6">
        <w:t xml:space="preserve"> 24 (11): 3519–55. https://doi.org/10.1093/rfs/hhr086.</w:t>
      </w:r>
    </w:p>
    <w:p w14:paraId="4B2020F4" w14:textId="77777777" w:rsidR="003C2AB6" w:rsidRPr="003C2AB6" w:rsidRDefault="003C2AB6" w:rsidP="003C2AB6">
      <w:pPr>
        <w:pStyle w:val="Bibliography"/>
      </w:pPr>
      <w:r w:rsidRPr="003C2AB6">
        <w:t xml:space="preserve">Benos, Evangelos, </w:t>
      </w:r>
      <w:proofErr w:type="spellStart"/>
      <w:r w:rsidRPr="003C2AB6">
        <w:t>Wenqian</w:t>
      </w:r>
      <w:proofErr w:type="spellEnd"/>
      <w:r w:rsidRPr="003C2AB6">
        <w:t xml:space="preserve"> Huang, Albert J. </w:t>
      </w:r>
      <w:proofErr w:type="spellStart"/>
      <w:r w:rsidRPr="003C2AB6">
        <w:t>Menkveld</w:t>
      </w:r>
      <w:proofErr w:type="spellEnd"/>
      <w:r w:rsidRPr="003C2AB6">
        <w:t xml:space="preserve">, and Michalis </w:t>
      </w:r>
      <w:proofErr w:type="spellStart"/>
      <w:r w:rsidRPr="003C2AB6">
        <w:t>Vasios</w:t>
      </w:r>
      <w:proofErr w:type="spellEnd"/>
      <w:r w:rsidRPr="003C2AB6">
        <w:t>. 2019. “The Cost of Clearing Fragmentation.” SSRN Scholarly Paper ID 3502465. Rochester, NY: Social Science Research Network. https://papers.ssrn.com/abstract=3502465.</w:t>
      </w:r>
    </w:p>
    <w:p w14:paraId="2A9D20A9" w14:textId="77777777" w:rsidR="003C2AB6" w:rsidRPr="003C2AB6" w:rsidRDefault="003C2AB6" w:rsidP="003C2AB6">
      <w:pPr>
        <w:pStyle w:val="Bibliography"/>
      </w:pPr>
      <w:r w:rsidRPr="003C2AB6">
        <w:t xml:space="preserve">Benos, Evangelos, Richard Payne, and Michalis </w:t>
      </w:r>
      <w:proofErr w:type="spellStart"/>
      <w:r w:rsidRPr="003C2AB6">
        <w:t>Vasios</w:t>
      </w:r>
      <w:proofErr w:type="spellEnd"/>
      <w:r w:rsidRPr="003C2AB6">
        <w:t xml:space="preserve">. 2020. “Centralized Trading, Transparency, and Interest Rate Swap Market Liquidity: Evidence from the Implementation of the Dodd–Frank Act.” </w:t>
      </w:r>
      <w:r w:rsidRPr="003C2AB6">
        <w:rPr>
          <w:i/>
          <w:iCs/>
        </w:rPr>
        <w:t>Journal of Financial and Quantitative Analysis</w:t>
      </w:r>
      <w:r w:rsidRPr="003C2AB6">
        <w:t xml:space="preserve"> 55 (1): 159–92. https://doi.org/10.1017/S0022109018001527.</w:t>
      </w:r>
    </w:p>
    <w:p w14:paraId="68FABC13" w14:textId="77777777" w:rsidR="003C2AB6" w:rsidRPr="003C2AB6" w:rsidRDefault="003C2AB6" w:rsidP="003C2AB6">
      <w:pPr>
        <w:pStyle w:val="Bibliography"/>
      </w:pPr>
      <w:r w:rsidRPr="003C2AB6">
        <w:t xml:space="preserve">Bernstein, Asaf, Eric Hughson, and Marc </w:t>
      </w:r>
      <w:proofErr w:type="spellStart"/>
      <w:r w:rsidRPr="003C2AB6">
        <w:t>Weidenmier</w:t>
      </w:r>
      <w:proofErr w:type="spellEnd"/>
      <w:r w:rsidRPr="003C2AB6">
        <w:t xml:space="preserve">. 2019. “Counterparty Risk and the Establishment of the New York Stock Exchange Clearinghouse.” </w:t>
      </w:r>
      <w:r w:rsidRPr="003C2AB6">
        <w:rPr>
          <w:i/>
          <w:iCs/>
        </w:rPr>
        <w:t>Journal of Political Economy</w:t>
      </w:r>
      <w:r w:rsidRPr="003C2AB6">
        <w:t xml:space="preserve"> 127 (2): 689–729. https://doi.org/10.1086/701033.</w:t>
      </w:r>
    </w:p>
    <w:p w14:paraId="760E0615" w14:textId="77777777" w:rsidR="003C2AB6" w:rsidRPr="003C2AB6" w:rsidRDefault="003C2AB6" w:rsidP="003C2AB6">
      <w:pPr>
        <w:pStyle w:val="Bibliography"/>
      </w:pPr>
      <w:r w:rsidRPr="003C2AB6">
        <w:t xml:space="preserve">Biais, Bruno. 1993. “Price Formation and Equilibrium Liquidity in Fragmented and Centralized Markets.” </w:t>
      </w:r>
      <w:r w:rsidRPr="003C2AB6">
        <w:rPr>
          <w:i/>
          <w:iCs/>
        </w:rPr>
        <w:t>The Journal of Finance</w:t>
      </w:r>
      <w:r w:rsidRPr="003C2AB6">
        <w:t xml:space="preserve"> 48 (1): 157–85. https://doi.org/10.1111/j.1540-6261.1993.tb04705.x.</w:t>
      </w:r>
    </w:p>
    <w:p w14:paraId="130C4406" w14:textId="77777777" w:rsidR="003C2AB6" w:rsidRPr="003C2AB6" w:rsidRDefault="003C2AB6" w:rsidP="003C2AB6">
      <w:pPr>
        <w:pStyle w:val="Bibliography"/>
      </w:pPr>
      <w:r w:rsidRPr="003C2AB6">
        <w:t xml:space="preserve">Bicksler, James, and Andrew H. Chen. 1986. “An Economic Analysis of Interest Rate Swaps.” </w:t>
      </w:r>
      <w:r w:rsidRPr="003C2AB6">
        <w:rPr>
          <w:i/>
          <w:iCs/>
        </w:rPr>
        <w:t>The Journal of Finance</w:t>
      </w:r>
      <w:r w:rsidRPr="003C2AB6">
        <w:t xml:space="preserve"> 41 (3): 645–55. https://doi.org/10.2307/2328495.</w:t>
      </w:r>
    </w:p>
    <w:p w14:paraId="589A5F56" w14:textId="77777777" w:rsidR="003C2AB6" w:rsidRPr="003C2AB6" w:rsidRDefault="003C2AB6" w:rsidP="003C2AB6">
      <w:pPr>
        <w:pStyle w:val="Bibliography"/>
      </w:pPr>
      <w:r w:rsidRPr="003C2AB6">
        <w:t>Bolandnazar, Mohammadreza. 2020. “The Market Structure of Dealer-to-Client Interest Rate Swaps.” SSRN Scholarly Paper 3752367. Rochester, NY: Social Science Research Network. https://doi.org/10.2139/ssrn.3752367.</w:t>
      </w:r>
    </w:p>
    <w:p w14:paraId="3548592F" w14:textId="77777777" w:rsidR="003C2AB6" w:rsidRPr="003C2AB6" w:rsidRDefault="003C2AB6" w:rsidP="003C2AB6">
      <w:pPr>
        <w:pStyle w:val="Bibliography"/>
      </w:pPr>
      <w:r w:rsidRPr="003C2AB6">
        <w:t xml:space="preserve">Boudiaf, Ismael Alexander, </w:t>
      </w:r>
      <w:proofErr w:type="spellStart"/>
      <w:r w:rsidRPr="003C2AB6">
        <w:t>Immo</w:t>
      </w:r>
      <w:proofErr w:type="spellEnd"/>
      <w:r w:rsidRPr="003C2AB6">
        <w:t xml:space="preserve"> Frieden, and Martin </w:t>
      </w:r>
      <w:proofErr w:type="spellStart"/>
      <w:r w:rsidRPr="003C2AB6">
        <w:t>Scheicher</w:t>
      </w:r>
      <w:proofErr w:type="spellEnd"/>
      <w:r w:rsidRPr="003C2AB6">
        <w:t>. 2024. “The Market Liquidity of Interest Rate Swaps.” SSRN Scholarly Paper. Rochester, NY. https://doi.org/10.2139/ssrn.4745740.</w:t>
      </w:r>
    </w:p>
    <w:p w14:paraId="33922BFA" w14:textId="77777777" w:rsidR="003C2AB6" w:rsidRPr="003C2AB6" w:rsidRDefault="003C2AB6" w:rsidP="003C2AB6">
      <w:pPr>
        <w:pStyle w:val="Bibliography"/>
      </w:pPr>
      <w:r w:rsidRPr="003C2AB6">
        <w:t xml:space="preserve">Brunnermeier, Markus K. 2009. “Deciphering the Liquidity and Credit Crunch 2007-2008.” </w:t>
      </w:r>
      <w:r w:rsidRPr="003C2AB6">
        <w:rPr>
          <w:i/>
          <w:iCs/>
        </w:rPr>
        <w:t>Journal of Economic Perspectives</w:t>
      </w:r>
      <w:r w:rsidRPr="003C2AB6">
        <w:t xml:space="preserve"> 23 (1): 77–100. https://doi.org/10.1257/jep.23.1.77.</w:t>
      </w:r>
    </w:p>
    <w:p w14:paraId="09ADEFBD" w14:textId="77777777" w:rsidR="003C2AB6" w:rsidRPr="003C2AB6" w:rsidRDefault="003C2AB6" w:rsidP="003C2AB6">
      <w:pPr>
        <w:pStyle w:val="Bibliography"/>
      </w:pPr>
      <w:r w:rsidRPr="003C2AB6">
        <w:t xml:space="preserve">Capponi, Agostino, and Martin Larsson. 2015. “Price Contagion through Balance Sheet Linkages.” </w:t>
      </w:r>
      <w:r w:rsidRPr="003C2AB6">
        <w:rPr>
          <w:i/>
          <w:iCs/>
        </w:rPr>
        <w:t>The Review of Asset Pricing Studies</w:t>
      </w:r>
      <w:r w:rsidRPr="003C2AB6">
        <w:t xml:space="preserve"> 5 (2): 227–53. https://doi.org/10.1093/rapstu/rav006.</w:t>
      </w:r>
    </w:p>
    <w:p w14:paraId="70D2D7EF" w14:textId="77777777" w:rsidR="003C2AB6" w:rsidRPr="003C2AB6" w:rsidRDefault="003C2AB6" w:rsidP="003C2AB6">
      <w:pPr>
        <w:pStyle w:val="Bibliography"/>
      </w:pPr>
      <w:r w:rsidRPr="003C2AB6">
        <w:t xml:space="preserve">Cifuentes, Rodrigo, Gianluigi Ferrucci, and Hyun Song Shin. 2005. “Liquidity Risk and Contagion.” </w:t>
      </w:r>
      <w:r w:rsidRPr="003C2AB6">
        <w:rPr>
          <w:i/>
          <w:iCs/>
        </w:rPr>
        <w:t>Journal of the European Economic Association</w:t>
      </w:r>
      <w:r w:rsidRPr="003C2AB6">
        <w:t xml:space="preserve"> 3 (2–3): 556–66. https://doi.org/10.1162/jeea.2005.3.2-3.556.</w:t>
      </w:r>
    </w:p>
    <w:p w14:paraId="63B2E774" w14:textId="77777777" w:rsidR="003C2AB6" w:rsidRPr="003C2AB6" w:rsidRDefault="003C2AB6" w:rsidP="003C2AB6">
      <w:pPr>
        <w:pStyle w:val="Bibliography"/>
      </w:pPr>
      <w:r w:rsidRPr="003C2AB6">
        <w:t xml:space="preserve">Diamond, Douglas W., and Philip H. Dybvig. 1983. “Bank Runs, Deposit Insurance, and Liquidity.” </w:t>
      </w:r>
      <w:r w:rsidRPr="003C2AB6">
        <w:rPr>
          <w:i/>
          <w:iCs/>
        </w:rPr>
        <w:t>Journal of Political Economy</w:t>
      </w:r>
      <w:r w:rsidRPr="003C2AB6">
        <w:t xml:space="preserve"> 91 (3): 401–19. https://doi.org/10.1086/261155.</w:t>
      </w:r>
    </w:p>
    <w:p w14:paraId="6166421A" w14:textId="77777777" w:rsidR="003C2AB6" w:rsidRPr="003C2AB6" w:rsidRDefault="003C2AB6" w:rsidP="003C2AB6">
      <w:pPr>
        <w:pStyle w:val="Bibliography"/>
      </w:pPr>
      <w:r w:rsidRPr="003C2AB6">
        <w:t xml:space="preserve">Diamond, Douglas W., and Raghuram G. Rajan. 2011. “Fear of Fire Sales, Illiquidity Seeking, and Credit Freezes *.” </w:t>
      </w:r>
      <w:r w:rsidRPr="003C2AB6">
        <w:rPr>
          <w:i/>
          <w:iCs/>
        </w:rPr>
        <w:t>The Quarterly Journal of Economics</w:t>
      </w:r>
      <w:r w:rsidRPr="003C2AB6">
        <w:t xml:space="preserve"> 126 (2): 557–91. https://doi.org/10.1093/qje/qjr012.</w:t>
      </w:r>
    </w:p>
    <w:p w14:paraId="2B02CE0B" w14:textId="77777777" w:rsidR="003C2AB6" w:rsidRPr="003C2AB6" w:rsidRDefault="003C2AB6" w:rsidP="003C2AB6">
      <w:pPr>
        <w:pStyle w:val="Bibliography"/>
      </w:pPr>
      <w:r w:rsidRPr="003C2AB6">
        <w:lastRenderedPageBreak/>
        <w:t xml:space="preserve">Duffie, Darrell, and </w:t>
      </w:r>
      <w:proofErr w:type="spellStart"/>
      <w:r w:rsidRPr="003C2AB6">
        <w:t>Haoxiang</w:t>
      </w:r>
      <w:proofErr w:type="spellEnd"/>
      <w:r w:rsidRPr="003C2AB6">
        <w:t xml:space="preserve"> Zhu. 2011. “Does a Central Clearing Counterparty Reduce Counterparty Risk?” </w:t>
      </w:r>
      <w:r w:rsidRPr="003C2AB6">
        <w:rPr>
          <w:i/>
          <w:iCs/>
        </w:rPr>
        <w:t>Review of Asset Pricing Studies</w:t>
      </w:r>
      <w:r w:rsidRPr="003C2AB6">
        <w:t xml:space="preserve"> 1 (1): 74–95.</w:t>
      </w:r>
    </w:p>
    <w:p w14:paraId="25A7335F" w14:textId="77777777" w:rsidR="003C2AB6" w:rsidRPr="003C2AB6" w:rsidRDefault="003C2AB6" w:rsidP="003C2AB6">
      <w:pPr>
        <w:pStyle w:val="Bibliography"/>
      </w:pPr>
      <w:r w:rsidRPr="003C2AB6">
        <w:t xml:space="preserve">Gai, Prasanna, and Sujit Kapadia. 2010. “Contagion in Financial Networks.” </w:t>
      </w:r>
      <w:r w:rsidRPr="003C2AB6">
        <w:rPr>
          <w:i/>
          <w:iCs/>
        </w:rPr>
        <w:t>Proceedings of the Royal Society A: Mathematical, Physical and Engineering Sciences</w:t>
      </w:r>
      <w:r w:rsidRPr="003C2AB6">
        <w:t xml:space="preserve"> 466 (2120): 2401–23. https://doi.org/10.1098/rspa.2009.0410.</w:t>
      </w:r>
    </w:p>
    <w:p w14:paraId="1A6A7FE8" w14:textId="77777777" w:rsidR="003C2AB6" w:rsidRPr="003C2AB6" w:rsidRDefault="003C2AB6" w:rsidP="003C2AB6">
      <w:pPr>
        <w:pStyle w:val="Bibliography"/>
      </w:pPr>
      <w:r w:rsidRPr="003C2AB6">
        <w:t xml:space="preserve">Golan, Amos. 2017. </w:t>
      </w:r>
      <w:r w:rsidRPr="003C2AB6">
        <w:rPr>
          <w:i/>
          <w:iCs/>
        </w:rPr>
        <w:t>Foundations of Info-Metrics: Modeling and Inference with Imperfect Information</w:t>
      </w:r>
      <w:r w:rsidRPr="003C2AB6">
        <w:t>. New York, NY: Oxford University Press.</w:t>
      </w:r>
    </w:p>
    <w:p w14:paraId="02B9AA32" w14:textId="77777777" w:rsidR="003C2AB6" w:rsidRPr="003C2AB6" w:rsidRDefault="003C2AB6" w:rsidP="003C2AB6">
      <w:pPr>
        <w:pStyle w:val="Bibliography"/>
      </w:pPr>
      <w:r w:rsidRPr="003C2AB6">
        <w:t xml:space="preserve">Golan, Amos, George Judge, and Jeffrey M. Perloff. 1996. “A Maximum Entropy Approach to Recovering Information </w:t>
      </w:r>
      <w:proofErr w:type="gramStart"/>
      <w:r w:rsidRPr="003C2AB6">
        <w:t>From</w:t>
      </w:r>
      <w:proofErr w:type="gramEnd"/>
      <w:r w:rsidRPr="003C2AB6">
        <w:t xml:space="preserve"> Multinomial Response Data.” </w:t>
      </w:r>
      <w:r w:rsidRPr="003C2AB6">
        <w:rPr>
          <w:i/>
          <w:iCs/>
        </w:rPr>
        <w:t>Journal of the American Statistical Association</w:t>
      </w:r>
      <w:r w:rsidRPr="003C2AB6">
        <w:t xml:space="preserve"> 91 (434): 841–53. https://doi.org/10.2307/2291679.</w:t>
      </w:r>
    </w:p>
    <w:p w14:paraId="27C2FB82" w14:textId="77777777" w:rsidR="003C2AB6" w:rsidRPr="003C2AB6" w:rsidRDefault="003C2AB6" w:rsidP="003C2AB6">
      <w:pPr>
        <w:pStyle w:val="Bibliography"/>
      </w:pPr>
      <w:r w:rsidRPr="003C2AB6">
        <w:t xml:space="preserve">Greenwood, Robin, Augustin </w:t>
      </w:r>
      <w:proofErr w:type="spellStart"/>
      <w:r w:rsidRPr="003C2AB6">
        <w:t>Landier</w:t>
      </w:r>
      <w:proofErr w:type="spellEnd"/>
      <w:r w:rsidRPr="003C2AB6">
        <w:t xml:space="preserve">, and David </w:t>
      </w:r>
      <w:proofErr w:type="spellStart"/>
      <w:r w:rsidRPr="003C2AB6">
        <w:t>Thesmar</w:t>
      </w:r>
      <w:proofErr w:type="spellEnd"/>
      <w:r w:rsidRPr="003C2AB6">
        <w:t xml:space="preserve">. 2015. “Vulnerable Banks.” </w:t>
      </w:r>
      <w:r w:rsidRPr="003C2AB6">
        <w:rPr>
          <w:i/>
          <w:iCs/>
        </w:rPr>
        <w:t>Journal of Financial Economics</w:t>
      </w:r>
      <w:r w:rsidRPr="003C2AB6">
        <w:t xml:space="preserve"> 115 (3): 471–85. https://doi.org/10.1016/j.jfineco.2014.11.006.</w:t>
      </w:r>
    </w:p>
    <w:p w14:paraId="7E377EAB" w14:textId="77777777" w:rsidR="003C2AB6" w:rsidRPr="003C2AB6" w:rsidRDefault="003C2AB6" w:rsidP="003C2AB6">
      <w:pPr>
        <w:pStyle w:val="Bibliography"/>
      </w:pPr>
      <w:r w:rsidRPr="003C2AB6">
        <w:t xml:space="preserve">Heckman, James J., Hidehiko </w:t>
      </w:r>
      <w:proofErr w:type="spellStart"/>
      <w:r w:rsidRPr="003C2AB6">
        <w:t>Ichimura</w:t>
      </w:r>
      <w:proofErr w:type="spellEnd"/>
      <w:r w:rsidRPr="003C2AB6">
        <w:t xml:space="preserve">, and Petra E. Todd. 1997. “Matching </w:t>
      </w:r>
      <w:proofErr w:type="gramStart"/>
      <w:r w:rsidRPr="003C2AB6">
        <w:t>As</w:t>
      </w:r>
      <w:proofErr w:type="gramEnd"/>
      <w:r w:rsidRPr="003C2AB6">
        <w:t xml:space="preserve"> An Econometric Evaluation Estimator: Evidence from Evaluating a Job Training </w:t>
      </w:r>
      <w:proofErr w:type="spellStart"/>
      <w:r w:rsidRPr="003C2AB6">
        <w:t>Programme</w:t>
      </w:r>
      <w:proofErr w:type="spellEnd"/>
      <w:r w:rsidRPr="003C2AB6">
        <w:t xml:space="preserve">.” </w:t>
      </w:r>
      <w:r w:rsidRPr="003C2AB6">
        <w:rPr>
          <w:i/>
          <w:iCs/>
        </w:rPr>
        <w:t>The Review of Economic Studies</w:t>
      </w:r>
      <w:r w:rsidRPr="003C2AB6">
        <w:t xml:space="preserve"> 64 (4): 605–54. https://doi.org/10.2307/2971733.</w:t>
      </w:r>
    </w:p>
    <w:p w14:paraId="3203722A" w14:textId="77777777" w:rsidR="003C2AB6" w:rsidRPr="003C2AB6" w:rsidRDefault="003C2AB6" w:rsidP="003C2AB6">
      <w:pPr>
        <w:pStyle w:val="Bibliography"/>
      </w:pPr>
      <w:r w:rsidRPr="003C2AB6">
        <w:t xml:space="preserve">Jackson, Matthew O., and Agathe Pernoud. 2021. “Systemic Risk in Financial Networks: A Survey.” </w:t>
      </w:r>
      <w:r w:rsidRPr="003C2AB6">
        <w:rPr>
          <w:i/>
          <w:iCs/>
        </w:rPr>
        <w:t>Annual Review of Economics</w:t>
      </w:r>
      <w:r w:rsidRPr="003C2AB6">
        <w:t xml:space="preserve"> 13 (1): 171–202. https://doi.org/10.1146/annurev-economics-083120-111540.</w:t>
      </w:r>
    </w:p>
    <w:p w14:paraId="493F7B77" w14:textId="77777777" w:rsidR="003C2AB6" w:rsidRPr="003C2AB6" w:rsidRDefault="003C2AB6" w:rsidP="003C2AB6">
      <w:pPr>
        <w:pStyle w:val="Bibliography"/>
      </w:pPr>
      <w:r w:rsidRPr="003C2AB6">
        <w:t xml:space="preserve">Kiyotaki, </w:t>
      </w:r>
      <w:proofErr w:type="spellStart"/>
      <w:r w:rsidRPr="003C2AB6">
        <w:t>Nobuhiro</w:t>
      </w:r>
      <w:proofErr w:type="spellEnd"/>
      <w:r w:rsidRPr="003C2AB6">
        <w:t xml:space="preserve">, and John Moore. 1997. “Credit Cycles.” </w:t>
      </w:r>
      <w:r w:rsidRPr="003C2AB6">
        <w:rPr>
          <w:i/>
          <w:iCs/>
        </w:rPr>
        <w:t>Journal of Political Economy</w:t>
      </w:r>
      <w:r w:rsidRPr="003C2AB6">
        <w:t xml:space="preserve"> 105 (2): 211–48. https://doi.org/10.1086/262072.</w:t>
      </w:r>
    </w:p>
    <w:p w14:paraId="237065A4" w14:textId="77777777" w:rsidR="003C2AB6" w:rsidRPr="003C2AB6" w:rsidRDefault="003C2AB6" w:rsidP="003C2AB6">
      <w:pPr>
        <w:pStyle w:val="Bibliography"/>
      </w:pPr>
      <w:r w:rsidRPr="003C2AB6">
        <w:t>Kleist, Karsten von, and C. Mallo. 2011. “OTC Derivatives Market Activity in the Second Half of 2010.” Bank of International Settlements. https://www.bis.org/publ/otc_hy1105.pdf.</w:t>
      </w:r>
    </w:p>
    <w:p w14:paraId="29F7FD27" w14:textId="77777777" w:rsidR="003C2AB6" w:rsidRPr="003C2AB6" w:rsidRDefault="003C2AB6" w:rsidP="003C2AB6">
      <w:pPr>
        <w:pStyle w:val="Bibliography"/>
      </w:pPr>
      <w:r w:rsidRPr="003C2AB6">
        <w:t xml:space="preserve">Liu, Jun, Francis A. Longstaff, and </w:t>
      </w:r>
      <w:proofErr w:type="spellStart"/>
      <w:r w:rsidRPr="003C2AB6">
        <w:t>Ravit</w:t>
      </w:r>
      <w:proofErr w:type="spellEnd"/>
      <w:r w:rsidRPr="003C2AB6">
        <w:t xml:space="preserve"> E. Mandell. 2006. “The Market Price of Risk in Interest Rate Swaps: The Roles of Default and Liquidity Risks.” </w:t>
      </w:r>
      <w:r w:rsidRPr="003C2AB6">
        <w:rPr>
          <w:i/>
          <w:iCs/>
        </w:rPr>
        <w:t>The Journal of Business</w:t>
      </w:r>
      <w:r w:rsidRPr="003C2AB6">
        <w:t xml:space="preserve"> 79 (5): 2337–59. https://doi.org/10.1086/505237.</w:t>
      </w:r>
    </w:p>
    <w:p w14:paraId="29B779F7" w14:textId="77777777" w:rsidR="003C2AB6" w:rsidRPr="003C2AB6" w:rsidRDefault="003C2AB6" w:rsidP="003C2AB6">
      <w:pPr>
        <w:pStyle w:val="Bibliography"/>
      </w:pPr>
      <w:r w:rsidRPr="003C2AB6">
        <w:t xml:space="preserve">Loon, Yee Cheng, and </w:t>
      </w:r>
      <w:proofErr w:type="spellStart"/>
      <w:r w:rsidRPr="003C2AB6">
        <w:t>Zhaodong</w:t>
      </w:r>
      <w:proofErr w:type="spellEnd"/>
      <w:r w:rsidRPr="003C2AB6">
        <w:t xml:space="preserve"> Ken Zhong. 2014. “The Impact of Central Clearing on Counterparty Risk, Liquidity, and Trading: Evidence from the Credit Default Swap Market.” </w:t>
      </w:r>
      <w:r w:rsidRPr="003C2AB6">
        <w:rPr>
          <w:i/>
          <w:iCs/>
        </w:rPr>
        <w:t>Journal of Financial Economics</w:t>
      </w:r>
      <w:r w:rsidRPr="003C2AB6">
        <w:t xml:space="preserve"> 112 (1): 91–115. https://doi.org/10.1016/j.jfineco.2013.12.001.</w:t>
      </w:r>
    </w:p>
    <w:p w14:paraId="7ECEC66D" w14:textId="77777777" w:rsidR="003C2AB6" w:rsidRPr="003C2AB6" w:rsidRDefault="003C2AB6" w:rsidP="003C2AB6">
      <w:pPr>
        <w:pStyle w:val="Bibliography"/>
      </w:pPr>
      <w:r w:rsidRPr="003C2AB6">
        <w:t xml:space="preserve">McPartland, John W. 2009. “Clearing and Settlement of Exchange Traded Derivatives.” </w:t>
      </w:r>
      <w:r w:rsidRPr="003C2AB6">
        <w:rPr>
          <w:i/>
          <w:iCs/>
        </w:rPr>
        <w:t>Chicago Fed Letter</w:t>
      </w:r>
      <w:r w:rsidRPr="003C2AB6">
        <w:t xml:space="preserve"> 267 (2). https://fraser.stlouisfed.org/files/docs/historical/frbchi/policydiscussion/frbchi_policy_2009-02.pdf.</w:t>
      </w:r>
    </w:p>
    <w:p w14:paraId="5D9F51A9" w14:textId="77777777" w:rsidR="003C2AB6" w:rsidRPr="003C2AB6" w:rsidRDefault="003C2AB6" w:rsidP="003C2AB6">
      <w:pPr>
        <w:pStyle w:val="Bibliography"/>
      </w:pPr>
      <w:r w:rsidRPr="003C2AB6">
        <w:t xml:space="preserve">Minton, Bernadette A. 1997. “An Empirical Examination of Basic Valuation Models for Plain Vanilla U.S. Interest Rate Swaps.” </w:t>
      </w:r>
      <w:r w:rsidRPr="003C2AB6">
        <w:rPr>
          <w:i/>
          <w:iCs/>
        </w:rPr>
        <w:t>Journal of Financial Economics</w:t>
      </w:r>
      <w:r w:rsidRPr="003C2AB6">
        <w:t xml:space="preserve"> 44 (2): 251–77. https://doi.org/10.1016/S0304-405X(97)00005-6.</w:t>
      </w:r>
    </w:p>
    <w:p w14:paraId="440CA938" w14:textId="77777777" w:rsidR="003C2AB6" w:rsidRPr="003C2AB6" w:rsidRDefault="003C2AB6" w:rsidP="003C2AB6">
      <w:pPr>
        <w:pStyle w:val="Bibliography"/>
      </w:pPr>
      <w:r w:rsidRPr="003C2AB6">
        <w:t>Pirrong, Craig. 2011. “The Economics of Central Clearing: Theory and Practice.”</w:t>
      </w:r>
    </w:p>
    <w:p w14:paraId="34C4A79B" w14:textId="77777777" w:rsidR="003C2AB6" w:rsidRPr="003C2AB6" w:rsidRDefault="003C2AB6" w:rsidP="003C2AB6">
      <w:pPr>
        <w:pStyle w:val="Bibliography"/>
      </w:pPr>
      <w:r w:rsidRPr="003C2AB6">
        <w:t xml:space="preserve">Rochet, Jean-Charles, and Jean Tirole. 1996. “Interbank Lending and Systemic Risk.” </w:t>
      </w:r>
      <w:r w:rsidRPr="003C2AB6">
        <w:rPr>
          <w:i/>
          <w:iCs/>
        </w:rPr>
        <w:t>Journal of Money, Credit and Banking</w:t>
      </w:r>
      <w:r w:rsidRPr="003C2AB6">
        <w:t xml:space="preserve"> 28 (4): 733–62. https://doi.org/10.2307/2077918.</w:t>
      </w:r>
    </w:p>
    <w:p w14:paraId="775EAC1D" w14:textId="77777777" w:rsidR="003C2AB6" w:rsidRPr="003C2AB6" w:rsidRDefault="003C2AB6" w:rsidP="003C2AB6">
      <w:pPr>
        <w:pStyle w:val="Bibliography"/>
      </w:pPr>
      <w:r w:rsidRPr="003C2AB6">
        <w:t xml:space="preserve">Roll, Richard. 1984. “A Simple Implicit Measure of the Effective Bid-Ask Spread in an Efficient Market.” </w:t>
      </w:r>
      <w:r w:rsidRPr="003C2AB6">
        <w:rPr>
          <w:i/>
          <w:iCs/>
        </w:rPr>
        <w:t>The Journal of Finance</w:t>
      </w:r>
      <w:r w:rsidRPr="003C2AB6">
        <w:t xml:space="preserve"> 39 (4): 1127–39. https://doi.org/10.1111/j.1540-6261.1984.tb03897.x.</w:t>
      </w:r>
    </w:p>
    <w:p w14:paraId="05FDC754" w14:textId="77777777" w:rsidR="003C2AB6" w:rsidRPr="003C2AB6" w:rsidRDefault="003C2AB6" w:rsidP="003C2AB6">
      <w:pPr>
        <w:pStyle w:val="Bibliography"/>
      </w:pPr>
      <w:proofErr w:type="spellStart"/>
      <w:r w:rsidRPr="003C2AB6">
        <w:t>Skarr</w:t>
      </w:r>
      <w:proofErr w:type="spellEnd"/>
      <w:r w:rsidRPr="003C2AB6">
        <w:t xml:space="preserve">, Doug, and Kristin </w:t>
      </w:r>
      <w:proofErr w:type="spellStart"/>
      <w:r w:rsidRPr="003C2AB6">
        <w:t>Szakaly</w:t>
      </w:r>
      <w:proofErr w:type="spellEnd"/>
      <w:r w:rsidRPr="003C2AB6">
        <w:t>-Moore. 2007. “Understanding Interest Rate Swap Math &amp; Pricing.” California Debt and Investment Advisory Commission. https://www.treasurer.ca.gov/cdiac/publications/math.pdf.</w:t>
      </w:r>
    </w:p>
    <w:p w14:paraId="73D49F7A" w14:textId="77777777" w:rsidR="003C2AB6" w:rsidRPr="003C2AB6" w:rsidRDefault="003C2AB6" w:rsidP="003C2AB6">
      <w:pPr>
        <w:pStyle w:val="Bibliography"/>
      </w:pPr>
      <w:r w:rsidRPr="003C2AB6">
        <w:lastRenderedPageBreak/>
        <w:t xml:space="preserve">Smith, Clifford W., Charles W. Smithson, and Lee Macdonald Wakeman. 1988. “The Market for Interest Rate Swaps.” </w:t>
      </w:r>
      <w:r w:rsidRPr="003C2AB6">
        <w:rPr>
          <w:i/>
          <w:iCs/>
        </w:rPr>
        <w:t>Financial Management</w:t>
      </w:r>
      <w:r w:rsidRPr="003C2AB6">
        <w:t xml:space="preserve"> 17 (4): 34–44. https://doi.org/10.2307/3665765.</w:t>
      </w:r>
    </w:p>
    <w:p w14:paraId="3EF713D7" w14:textId="77777777" w:rsidR="003C2AB6" w:rsidRPr="003C2AB6" w:rsidRDefault="003C2AB6" w:rsidP="003C2AB6">
      <w:pPr>
        <w:pStyle w:val="Bibliography"/>
      </w:pPr>
      <w:r w:rsidRPr="003C2AB6">
        <w:t xml:space="preserve">Sun, Tong-sheng, Suresh Sundaresan, and Ching Wang. 1993. “Interest Rate Swaps: An Empirical Investigation.” </w:t>
      </w:r>
      <w:r w:rsidRPr="003C2AB6">
        <w:rPr>
          <w:i/>
          <w:iCs/>
        </w:rPr>
        <w:t>Journal of Financial Economics</w:t>
      </w:r>
      <w:r w:rsidRPr="003C2AB6">
        <w:t xml:space="preserve"> 34 (1): 77–99. https://doi.org/10.1016/0304-405X(93)90041-9.</w:t>
      </w:r>
    </w:p>
    <w:p w14:paraId="0490112E" w14:textId="53F30AA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4" w:name="_Ref181435687"/>
      <w:r>
        <w:lastRenderedPageBreak/>
        <w:t>Contract Characteristics</w:t>
      </w:r>
      <w:bookmarkEnd w:id="44"/>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
              <w:t>Currency</w:t>
            </w:r>
          </w:p>
        </w:tc>
        <w:tc>
          <w:tcPr>
            <w:tcW w:w="1870" w:type="dxa"/>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
              <w:t>Settlement</w:t>
            </w:r>
          </w:p>
        </w:tc>
        <w:tc>
          <w:tcPr>
            <w:tcW w:w="1870" w:type="dxa"/>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pPr>
              <w:jc w:val="left"/>
            </w:pPr>
            <w:r>
              <w:t>Fixed Leg</w:t>
            </w:r>
          </w:p>
        </w:tc>
      </w:tr>
      <w:tr w:rsidR="00260ADF" w14:paraId="20AF48FD"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
              <w:t>Day Count Convention</w:t>
            </w:r>
          </w:p>
        </w:tc>
        <w:tc>
          <w:tcPr>
            <w:tcW w:w="1870" w:type="dxa"/>
            <w:tcBorders>
              <w:top w:val="single" w:sz="4" w:space="0" w:color="auto"/>
            </w:tcBorders>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
              <w:t>Payment Frequency</w:t>
            </w:r>
          </w:p>
        </w:tc>
        <w:tc>
          <w:tcPr>
            <w:tcW w:w="1870" w:type="dxa"/>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
              <w:t>Business Day Adjustment Convention</w:t>
            </w:r>
          </w:p>
        </w:tc>
        <w:tc>
          <w:tcPr>
            <w:tcW w:w="1870" w:type="dxa"/>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
              <w:t>Adjustment Type</w:t>
            </w:r>
          </w:p>
        </w:tc>
        <w:tc>
          <w:tcPr>
            <w:tcW w:w="1870" w:type="dxa"/>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
              <w:t>Roll Convention</w:t>
            </w:r>
          </w:p>
        </w:tc>
        <w:tc>
          <w:tcPr>
            <w:tcW w:w="1870" w:type="dxa"/>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
              <w:t>Accrual Calculation Calendar</w:t>
            </w:r>
          </w:p>
        </w:tc>
        <w:tc>
          <w:tcPr>
            <w:tcW w:w="1870" w:type="dxa"/>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
              <w:t>Pay Delay</w:t>
            </w:r>
          </w:p>
        </w:tc>
        <w:tc>
          <w:tcPr>
            <w:tcW w:w="1870" w:type="dxa"/>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pPr>
              <w:jc w:val="left"/>
            </w:pPr>
            <w:r>
              <w:t>Floating Leg</w:t>
            </w:r>
          </w:p>
        </w:tc>
      </w:tr>
      <w:tr w:rsidR="00260ADF" w14:paraId="15C7CA4F"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
              <w:t>Day Count Convention</w:t>
            </w:r>
          </w:p>
        </w:tc>
        <w:tc>
          <w:tcPr>
            <w:tcW w:w="1870" w:type="dxa"/>
            <w:tcBorders>
              <w:top w:val="single" w:sz="4" w:space="0" w:color="auto"/>
            </w:tcBorders>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
              <w:t>Payment Frequency</w:t>
            </w:r>
          </w:p>
        </w:tc>
        <w:tc>
          <w:tcPr>
            <w:tcW w:w="1870" w:type="dxa"/>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
              <w:lastRenderedPageBreak/>
              <w:t>Reference Index</w:t>
            </w:r>
          </w:p>
        </w:tc>
        <w:tc>
          <w:tcPr>
            <w:tcW w:w="1870" w:type="dxa"/>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
              <w:t>Reset Frequency</w:t>
            </w:r>
          </w:p>
        </w:tc>
        <w:tc>
          <w:tcPr>
            <w:tcW w:w="1870" w:type="dxa"/>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
              <w:t>Business Day Adjustment</w:t>
            </w:r>
          </w:p>
        </w:tc>
        <w:tc>
          <w:tcPr>
            <w:tcW w:w="1870" w:type="dxa"/>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
              <w:t>Adjustment Type</w:t>
            </w:r>
          </w:p>
        </w:tc>
        <w:tc>
          <w:tcPr>
            <w:tcW w:w="1870" w:type="dxa"/>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
              <w:t>Roll Convention</w:t>
            </w:r>
          </w:p>
        </w:tc>
        <w:tc>
          <w:tcPr>
            <w:tcW w:w="1870" w:type="dxa"/>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
              <w:t>Calculation Calendar</w:t>
            </w:r>
          </w:p>
        </w:tc>
        <w:tc>
          <w:tcPr>
            <w:tcW w:w="1870" w:type="dxa"/>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
              <w:t>Fixing Calendar</w:t>
            </w:r>
          </w:p>
        </w:tc>
        <w:tc>
          <w:tcPr>
            <w:tcW w:w="1870" w:type="dxa"/>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
              <w:t>Fixing Lag</w:t>
            </w:r>
          </w:p>
        </w:tc>
        <w:tc>
          <w:tcPr>
            <w:tcW w:w="1870" w:type="dxa"/>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
              <w:t>Pay Delay</w:t>
            </w:r>
          </w:p>
        </w:tc>
        <w:tc>
          <w:tcPr>
            <w:tcW w:w="1870" w:type="dxa"/>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
              <w:t>Reset Position</w:t>
            </w:r>
          </w:p>
        </w:tc>
        <w:tc>
          <w:tcPr>
            <w:tcW w:w="1870" w:type="dxa"/>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lastRenderedPageBreak/>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3B782DDB" w:rsidR="00260ADF" w:rsidRDefault="002651C1" w:rsidP="00485C34">
      <w:pPr>
        <w:pStyle w:val="Heading1"/>
        <w:numPr>
          <w:ilvl w:val="0"/>
          <w:numId w:val="11"/>
        </w:numPr>
        <w:rPr>
          <w:rFonts w:eastAsiaTheme="minorEastAsia"/>
        </w:rPr>
      </w:pPr>
      <w:r>
        <w:rPr>
          <w:rFonts w:eastAsiaTheme="minorEastAsia"/>
        </w:rPr>
        <w:lastRenderedPageBreak/>
        <w:t>Results from unfiltered dataset</w:t>
      </w:r>
    </w:p>
    <w:p w14:paraId="4B603D04" w14:textId="06630741"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rsidR="00A2102A">
        <w:t xml:space="preserve">Table </w:t>
      </w:r>
      <w:r w:rsidR="00A2102A">
        <w:rPr>
          <w:noProof/>
        </w:rPr>
        <w:t>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rsidR="00A2102A">
        <w:t xml:space="preserve">Table </w:t>
      </w:r>
      <w:r w:rsidR="00A2102A">
        <w:rPr>
          <w:noProof/>
        </w:rPr>
        <w:t>9</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trPr>
          <w:tblCellSpacing w:w="15" w:type="dxa"/>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trPr>
          <w:tblCellSpacing w:w="15" w:type="dxa"/>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trPr>
          <w:tblCellSpacing w:w="15" w:type="dxa"/>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trPr>
          <w:tblCellSpacing w:w="15" w:type="dxa"/>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trPr>
          <w:tblCellSpacing w:w="15" w:type="dxa"/>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trPr>
          <w:tblCellSpacing w:w="15" w:type="dxa"/>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trPr>
          <w:tblCellSpacing w:w="15" w:type="dxa"/>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trPr>
          <w:tblCellSpacing w:w="15" w:type="dxa"/>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trPr>
          <w:tblCellSpacing w:w="15" w:type="dxa"/>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trPr>
          <w:tblCellSpacing w:w="15" w:type="dxa"/>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trPr>
          <w:tblCellSpacing w:w="15" w:type="dxa"/>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trPr>
          <w:tblCellSpacing w:w="15" w:type="dxa"/>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trPr>
          <w:tblCellSpacing w:w="15" w:type="dxa"/>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trPr>
          <w:tblCellSpacing w:w="15" w:type="dxa"/>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trPr>
          <w:tblCellSpacing w:w="15" w:type="dxa"/>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trPr>
          <w:tblCellSpacing w:w="15" w:type="dxa"/>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trPr>
          <w:tblCellSpacing w:w="15" w:type="dxa"/>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trPr>
          <w:tblCellSpacing w:w="15" w:type="dxa"/>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trPr>
          <w:tblCellSpacing w:w="15" w:type="dxa"/>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trPr>
          <w:tblCellSpacing w:w="15" w:type="dxa"/>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trPr>
          <w:tblCellSpacing w:w="15" w:type="dxa"/>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trPr>
          <w:tblCellSpacing w:w="15" w:type="dxa"/>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trPr>
          <w:tblCellSpacing w:w="15" w:type="dxa"/>
        </w:trPr>
        <w:tc>
          <w:tcPr>
            <w:tcW w:w="0" w:type="auto"/>
            <w:vAlign w:val="center"/>
            <w:hideMark/>
          </w:tcPr>
          <w:p w14:paraId="6FC9F4AE" w14:textId="77777777" w:rsidR="002651C1" w:rsidRDefault="002651C1">
            <w:pPr>
              <w:rPr>
                <w:rFonts w:eastAsia="Times New Roman"/>
              </w:rPr>
            </w:pPr>
            <w:r>
              <w:rPr>
                <w:rFonts w:eastAsia="Times New Roman"/>
              </w:rPr>
              <w:lastRenderedPageBreak/>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trPr>
          <w:tblCellSpacing w:w="15" w:type="dxa"/>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trPr>
          <w:tblCellSpacing w:w="15" w:type="dxa"/>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trPr>
          <w:tblCellSpacing w:w="15" w:type="dxa"/>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trPr>
          <w:tblCellSpacing w:w="15" w:type="dxa"/>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trPr>
          <w:tblCellSpacing w:w="15" w:type="dxa"/>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trPr>
          <w:tblCellSpacing w:w="15" w:type="dxa"/>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trPr>
          <w:tblCellSpacing w:w="15" w:type="dxa"/>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trPr>
          <w:tblCellSpacing w:w="15" w:type="dxa"/>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trPr>
          <w:tblCellSpacing w:w="15" w:type="dxa"/>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trPr>
          <w:tblCellSpacing w:w="15" w:type="dxa"/>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trPr>
          <w:tblCellSpacing w:w="15" w:type="dxa"/>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trPr>
          <w:tblCellSpacing w:w="15" w:type="dxa"/>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trPr>
          <w:tblCellSpacing w:w="15" w:type="dxa"/>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trPr>
          <w:tblCellSpacing w:w="15" w:type="dxa"/>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trPr>
          <w:tblCellSpacing w:w="15" w:type="dxa"/>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trPr>
          <w:tblCellSpacing w:w="15" w:type="dxa"/>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trPr>
          <w:tblCellSpacing w:w="15" w:type="dxa"/>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trPr>
          <w:tblCellSpacing w:w="15" w:type="dxa"/>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trPr>
          <w:tblCellSpacing w:w="15" w:type="dxa"/>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trPr>
          <w:tblCellSpacing w:w="15" w:type="dxa"/>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trPr>
          <w:tblCellSpacing w:w="15" w:type="dxa"/>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485C34">
      <w:pPr>
        <w:pStyle w:val="Heading1"/>
        <w:numPr>
          <w:ilvl w:val="0"/>
          <w:numId w:val="11"/>
        </w:numPr>
      </w:pPr>
      <w:r w:rsidRPr="00F260BC">
        <w:lastRenderedPageBreak/>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493D713" w:rsidR="007A3E13" w:rsidRDefault="007A3E13" w:rsidP="00485C34">
      <w:pPr>
        <w:pStyle w:val="ListParagraph"/>
        <w:numPr>
          <w:ilvl w:val="0"/>
          <w:numId w:val="12"/>
        </w:numPr>
        <w:spacing w:line="276" w:lineRule="auto"/>
        <w:jc w:val="left"/>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proofErr w:type="gramStart"/>
      <w:r w:rsidR="00485C34">
        <w:t>trends</w:t>
      </w:r>
      <w:proofErr w:type="gramEnd"/>
      <w:r w:rsidR="00485C34">
        <w:t xml:space="preserve"> </w:t>
      </w:r>
      <w:r w:rsidR="00206CEC">
        <w:t>assumption could be due to:</w:t>
      </w:r>
    </w:p>
    <w:p w14:paraId="2454ADD8" w14:textId="66E38F2F" w:rsidR="00544AA1" w:rsidRDefault="00A3628A" w:rsidP="00485C34">
      <w:pPr>
        <w:pStyle w:val="ListParagraph"/>
        <w:numPr>
          <w:ilvl w:val="1"/>
          <w:numId w:val="12"/>
        </w:numPr>
        <w:spacing w:line="276" w:lineRule="auto"/>
        <w:jc w:val="left"/>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rsidP="00485C34">
      <w:pPr>
        <w:pStyle w:val="ListParagraph"/>
        <w:numPr>
          <w:ilvl w:val="1"/>
          <w:numId w:val="12"/>
        </w:numPr>
        <w:spacing w:line="276" w:lineRule="auto"/>
        <w:jc w:val="left"/>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rsidP="00485C34">
      <w:pPr>
        <w:pStyle w:val="ListParagraph"/>
        <w:numPr>
          <w:ilvl w:val="1"/>
          <w:numId w:val="12"/>
        </w:numPr>
        <w:spacing w:line="276" w:lineRule="auto"/>
        <w:jc w:val="left"/>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rsidP="00485C34">
      <w:pPr>
        <w:pStyle w:val="ListParagraph"/>
        <w:numPr>
          <w:ilvl w:val="0"/>
          <w:numId w:val="12"/>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485C34">
      <w:pPr>
        <w:pStyle w:val="ListParagraph"/>
        <w:numPr>
          <w:ilvl w:val="0"/>
          <w:numId w:val="12"/>
        </w:numPr>
        <w:spacing w:line="276" w:lineRule="auto"/>
        <w:jc w:val="left"/>
      </w:pPr>
      <w:r>
        <w:t>Spillover effects: The intervention might indirectly affect the control group, which would bias the results.</w:t>
      </w:r>
    </w:p>
    <w:p w14:paraId="213A2750" w14:textId="77777777" w:rsidR="007A3E13" w:rsidRDefault="007A3E13" w:rsidP="00485C34">
      <w:pPr>
        <w:pStyle w:val="ListParagraph"/>
        <w:numPr>
          <w:ilvl w:val="0"/>
          <w:numId w:val="12"/>
        </w:numPr>
        <w:spacing w:line="276" w:lineRule="auto"/>
        <w:jc w:val="left"/>
      </w:pPr>
      <w:r>
        <w:t>Staggered treatment timing: if the treatment is rolled out in several phases, the standard two-period DiD may not be appropriate.</w:t>
      </w:r>
    </w:p>
    <w:p w14:paraId="40199BDA" w14:textId="15981CA0" w:rsidR="007A3E13" w:rsidRDefault="007A3E13" w:rsidP="007A3E13">
      <w:pPr>
        <w:spacing w:line="276" w:lineRule="auto"/>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0D49EA"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xml:space="preserve">. However, if the treatment effect varies with characteristics of the treatment </w:t>
      </w:r>
      <w:r>
        <w:rPr>
          <w:rFonts w:eastAsiaTheme="minorEastAsia"/>
        </w:rPr>
        <w:lastRenderedPageBreak/>
        <w:t>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D49EA"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45"/>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45"/>
      <w:r w:rsidR="00C43B6C">
        <w:rPr>
          <w:rStyle w:val="CommentReference"/>
        </w:rPr>
        <w:commentReference w:id="45"/>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0D49EA"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r>
                <w:rPr>
                  <w:rFonts w:ascii="Cambria Math" w:eastAsiaTheme="minorEastAsia" w:hAnsi="Cambria Math"/>
                </w:rPr>
                <m:t>β</m:t>
              </m:r>
            </m:e>
          </m:d>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0D49EA"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0D49EA"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r>
                    <w:rPr>
                      <w:rFonts w:ascii="Cambria Math" w:eastAsiaTheme="minorEastAsia" w:hAnsi="Cambria Math"/>
                    </w:rPr>
                    <m:t>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0D49EA"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m:t>
                  </m:r>
                  <m:r>
                    <w:rPr>
                      <w:rFonts w:ascii="Cambria Math" w:hAnsi="Cambria Math"/>
                    </w:rPr>
                    <m:t>,</m:t>
                  </m:r>
                  <m:r>
                    <w:rPr>
                      <w:rFonts w:ascii="Cambria Math" w:hAnsi="Cambria Math"/>
                    </w:rPr>
                    <m:t>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m:t>
                      </m:r>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0D49EA"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r>
                <w:rPr>
                  <w:rFonts w:ascii="Cambria Math" w:hAnsi="Cambria Math"/>
                </w:rPr>
                <m:t>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0D49EA"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r>
                <w:rPr>
                  <w:rFonts w:ascii="Cambria Math" w:hAnsi="Cambria Math"/>
                </w:rPr>
                <m:t>∈</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0D49EA"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m:t>
              </m:r>
              <m:r>
                <w:rPr>
                  <w:rFonts w:ascii="Cambria Math" w:hAnsi="Cambria Math"/>
                </w:rPr>
                <m:t>∈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0D49EA"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m:t>
                  </m:r>
                  <m:r>
                    <w:rPr>
                      <w:rFonts w:ascii="Cambria Math" w:hAnsi="Cambria Math"/>
                    </w:rPr>
                    <m:t>∈(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0D49EA"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0D49EA" w:rsidP="00577085">
      <m:oMathPara>
        <m:oMath>
          <m:sSub>
            <m:sSubPr>
              <m:ctrlPr>
                <w:rPr>
                  <w:rFonts w:ascii="Cambria Math" w:hAnsi="Cambria Math"/>
                  <w:i/>
                </w:rPr>
              </m:ctrlPr>
            </m:sSubPr>
            <m:e>
              <m:r>
                <w:rPr>
                  <w:rFonts w:ascii="Cambria Math" w:hAnsi="Cambria Math"/>
                </w:rPr>
                <m:t>ρ</m:t>
              </m:r>
            </m:e>
            <m:sub>
              <m:r>
                <w:rPr>
                  <w:rFonts w:ascii="Cambria Math" w:hAnsi="Cambria Math"/>
                </w:rPr>
                <m:t>0</m:t>
              </m:r>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321503A5" w:rsidR="007E2EC2" w:rsidRDefault="007E2EC2" w:rsidP="007E2EC2">
      <w:proofErr w:type="gramStart"/>
      <w:r>
        <w:lastRenderedPageBreak/>
        <w:t>Thus</w:t>
      </w:r>
      <w:proofErr w:type="gramEnd"/>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0A91805" w:rsidR="007E2EC2" w:rsidRPr="00A17574" w:rsidRDefault="007E2EC2" w:rsidP="007E2EC2">
      <w:pPr>
        <w:rPr>
          <w:highlight w:val="yellow"/>
        </w:rPr>
      </w:pPr>
      <w:commentRangeStart w:id="46"/>
      <w:r w:rsidRPr="00A17574">
        <w:rPr>
          <w:highlight w:val="yellow"/>
        </w:rPr>
        <w:t>I</w:t>
      </w:r>
      <w:r w:rsidR="003D6B32" w:rsidRPr="00A17574">
        <w:rPr>
          <w:highlight w:val="yellow"/>
        </w:rPr>
        <w:t>nstead of formally deriving the properties of this estimator, I</w:t>
      </w:r>
      <w:r w:rsidRPr="00A17574">
        <w:rPr>
          <w:highlight w:val="yellow"/>
        </w:rPr>
        <w:t xml:space="preserve"> compare the performance of this method</w:t>
      </w:r>
      <w:r w:rsidR="00260318" w:rsidRPr="00A17574">
        <w:rPr>
          <w:highlight w:val="yellow"/>
        </w:rPr>
        <w:t>ology</w:t>
      </w:r>
      <w:r w:rsidRPr="00A17574">
        <w:rPr>
          <w:highlight w:val="yellow"/>
        </w:rPr>
        <w:t xml:space="preserve"> against: (1) </w:t>
      </w:r>
      <w:r w:rsidR="0032551E" w:rsidRPr="00A17574">
        <w:rPr>
          <w:highlight w:val="yellow"/>
        </w:rPr>
        <w:t xml:space="preserve">the simple </w:t>
      </w:r>
      <w:r w:rsidRPr="00A17574">
        <w:rPr>
          <w:highlight w:val="yellow"/>
        </w:rPr>
        <w:t xml:space="preserve">difference-in-differences </w:t>
      </w:r>
      <w:r w:rsidR="0032551E" w:rsidRPr="00A17574">
        <w:rPr>
          <w:highlight w:val="yellow"/>
        </w:rPr>
        <w:t>estimator</w:t>
      </w:r>
      <w:r w:rsidR="00DB0BB7" w:rsidRPr="00A17574">
        <w:rPr>
          <w:highlight w:val="yellow"/>
        </w:rPr>
        <w:t xml:space="preserve"> </w:t>
      </w:r>
      <w:r w:rsidRPr="00A17574">
        <w:rPr>
          <w:highlight w:val="yellow"/>
        </w:rPr>
        <w:t xml:space="preserve">that does not </w:t>
      </w:r>
      <w:r w:rsidR="000F346B" w:rsidRPr="00A17574">
        <w:rPr>
          <w:highlight w:val="yellow"/>
        </w:rPr>
        <w:t>consider</w:t>
      </w:r>
      <w:r w:rsidRPr="00A17574">
        <w:rPr>
          <w:highlight w:val="yellow"/>
        </w:rPr>
        <w:t xml:space="preserve"> </w:t>
      </w:r>
      <w:r w:rsidR="008A29C0" w:rsidRPr="00A17574">
        <w:rPr>
          <w:highlight w:val="yellow"/>
        </w:rPr>
        <w:t xml:space="preserve">any </w:t>
      </w:r>
      <w:r w:rsidRPr="00A17574">
        <w:rPr>
          <w:highlight w:val="yellow"/>
        </w:rPr>
        <w:t xml:space="preserve">selection </w:t>
      </w:r>
      <w:r w:rsidR="008A29C0" w:rsidRPr="00A17574">
        <w:rPr>
          <w:highlight w:val="yellow"/>
        </w:rPr>
        <w:t xml:space="preserve">effects </w:t>
      </w:r>
      <w:r w:rsidRPr="00A17574">
        <w:rPr>
          <w:highlight w:val="yellow"/>
        </w:rPr>
        <w:t xml:space="preserve">and (2) a </w:t>
      </w:r>
      <w:r w:rsidR="00952975" w:rsidRPr="00A17574">
        <w:rPr>
          <w:highlight w:val="yellow"/>
        </w:rPr>
        <w:t>model t</w:t>
      </w:r>
      <w:r w:rsidR="000B6559" w:rsidRPr="00A17574">
        <w:rPr>
          <w:highlight w:val="yellow"/>
        </w:rPr>
        <w:t xml:space="preserve">hat uses </w:t>
      </w:r>
      <w:r w:rsidR="00746E45" w:rsidRPr="00A17574">
        <w:rPr>
          <w:highlight w:val="yellow"/>
        </w:rPr>
        <w:t xml:space="preserve">logistic regression for the first </w:t>
      </w:r>
      <w:r w:rsidR="00C503F6" w:rsidRPr="00A17574">
        <w:rPr>
          <w:highlight w:val="yellow"/>
        </w:rPr>
        <w:t>stage</w:t>
      </w:r>
      <w:r w:rsidR="00746E45" w:rsidRPr="00A17574">
        <w:rPr>
          <w:highlight w:val="yellow"/>
        </w:rPr>
        <w:t xml:space="preserve"> and </w:t>
      </w:r>
      <w:r w:rsidR="00C503F6" w:rsidRPr="00A17574">
        <w:rPr>
          <w:highlight w:val="yellow"/>
        </w:rPr>
        <w:t>OLS for the second stage.</w:t>
      </w:r>
    </w:p>
    <w:p w14:paraId="5F717B5C" w14:textId="644715C1" w:rsidR="00C76D50" w:rsidRPr="00A17574" w:rsidRDefault="00D654F4" w:rsidP="007E2EC2">
      <w:pPr>
        <w:rPr>
          <w:highlight w:val="yellow"/>
        </w:rPr>
      </w:pPr>
      <w:r w:rsidRPr="00A17574">
        <w:rPr>
          <w:highlight w:val="yellow"/>
        </w:rPr>
        <w:t xml:space="preserve">Simulation 1: </w:t>
      </w:r>
      <w:r w:rsidR="004F52DA" w:rsidRPr="00A17574">
        <w:rPr>
          <w:highlight w:val="yellow"/>
        </w:rPr>
        <w:t xml:space="preserve">100 observations, repeat 500 times. Report </w:t>
      </w:r>
      <w:r w:rsidR="00056BA8" w:rsidRPr="00A17574">
        <w:rPr>
          <w:highlight w:val="yellow"/>
        </w:rPr>
        <w:t xml:space="preserve">bias and </w:t>
      </w:r>
      <w:r w:rsidR="00784B17" w:rsidRPr="00A17574">
        <w:rPr>
          <w:highlight w:val="yellow"/>
        </w:rPr>
        <w:t>variance of all three estimators.</w:t>
      </w:r>
    </w:p>
    <w:p w14:paraId="125BDD3B" w14:textId="3E514980" w:rsidR="00784B17" w:rsidRPr="00A17574" w:rsidRDefault="00784B17" w:rsidP="007E2EC2">
      <w:pPr>
        <w:rPr>
          <w:highlight w:val="yellow"/>
        </w:rPr>
      </w:pPr>
      <w:r w:rsidRPr="00A17574">
        <w:rPr>
          <w:highlight w:val="yellow"/>
        </w:rPr>
        <w:t>Simulation 2: Small sample properties. 20 observations Repeat 500 times. Report bias and variance of all three estimators.</w:t>
      </w:r>
    </w:p>
    <w:p w14:paraId="1E92D50E" w14:textId="5CB89ACB" w:rsidR="00784B17" w:rsidRPr="00A17574" w:rsidRDefault="00784B17" w:rsidP="007E2EC2">
      <w:pPr>
        <w:rPr>
          <w:highlight w:val="yellow"/>
        </w:rPr>
      </w:pPr>
      <w:r w:rsidRPr="00A17574">
        <w:rPr>
          <w:highlight w:val="yellow"/>
        </w:rPr>
        <w:t xml:space="preserve">Simulation 3: </w:t>
      </w:r>
      <w:r w:rsidR="006C7A78" w:rsidRPr="00A17574">
        <w:rPr>
          <w:highlight w:val="yellow"/>
        </w:rPr>
        <w:t>Ill-conditioned data. 100 observations</w:t>
      </w:r>
      <w:r w:rsidR="00DF3047" w:rsidRPr="00A17574">
        <w:rPr>
          <w:highlight w:val="yellow"/>
        </w:rPr>
        <w:t xml:space="preserve">, repeat 500 times. </w:t>
      </w:r>
      <w:r w:rsidR="007F6602" w:rsidRPr="00A17574">
        <w:rPr>
          <w:highlight w:val="yellow"/>
        </w:rPr>
        <w:t>The design</w:t>
      </w:r>
      <w:r w:rsidR="00DF3047" w:rsidRPr="00A17574">
        <w:rPr>
          <w:highlight w:val="yellow"/>
        </w:rPr>
        <w:t xml:space="preserve"> matrix is </w:t>
      </w:r>
      <w:r w:rsidR="006F4A8C" w:rsidRPr="00A17574">
        <w:rPr>
          <w:highlight w:val="yellow"/>
        </w:rPr>
        <w:t>highly collinear/</w:t>
      </w:r>
      <w:r w:rsidR="00EC5F6C" w:rsidRPr="00A17574">
        <w:rPr>
          <w:highlight w:val="yellow"/>
        </w:rPr>
        <w:t>ill-conditioned. Report bias and variance of all three estimators.</w:t>
      </w:r>
    </w:p>
    <w:p w14:paraId="407C64DF" w14:textId="6805C37F" w:rsidR="00EC5F6C" w:rsidRPr="00A17574" w:rsidRDefault="00EC5F6C" w:rsidP="007E2EC2">
      <w:pPr>
        <w:rPr>
          <w:highlight w:val="yellow"/>
        </w:rPr>
      </w:pPr>
      <w:r w:rsidRPr="00A17574">
        <w:rPr>
          <w:highlight w:val="yellow"/>
        </w:rPr>
        <w:t xml:space="preserve">Simulation 4: </w:t>
      </w:r>
      <w:r w:rsidR="007F6602" w:rsidRPr="00A17574">
        <w:rPr>
          <w:highlight w:val="yellow"/>
        </w:rPr>
        <w:t>Non-normal errors. 100 observations, repeat 500 times. Use Cauchy or Laplace errors. Report bias and variance of all three estimators.</w:t>
      </w:r>
    </w:p>
    <w:p w14:paraId="5687D1B8" w14:textId="77777777" w:rsidR="007F6602" w:rsidRPr="00A17574" w:rsidRDefault="007F6602" w:rsidP="007E2EC2">
      <w:pPr>
        <w:rPr>
          <w:highlight w:val="yellow"/>
        </w:rPr>
      </w:pPr>
    </w:p>
    <w:p w14:paraId="20D39D76" w14:textId="4BE4357C" w:rsidR="007F6602" w:rsidRPr="00A17574" w:rsidRDefault="007F6602" w:rsidP="007E2EC2">
      <w:pPr>
        <w:rPr>
          <w:highlight w:val="yellow"/>
        </w:rPr>
      </w:pPr>
      <w:r w:rsidRPr="00A17574">
        <w:rPr>
          <w:highlight w:val="yellow"/>
        </w:rPr>
        <w:t>Real World Data</w:t>
      </w:r>
    </w:p>
    <w:p w14:paraId="3F80E381" w14:textId="0555A8C4" w:rsidR="007F6602" w:rsidRPr="009F7BD0" w:rsidRDefault="007F6602" w:rsidP="007E2EC2">
      <w:r w:rsidRPr="00A17574">
        <w:rPr>
          <w:highlight w:val="yellow"/>
        </w:rPr>
        <w:t xml:space="preserve">LaLonde’s study </w:t>
      </w:r>
      <w:r w:rsidR="00F52F86" w:rsidRPr="00A17574">
        <w:rPr>
          <w:highlight w:val="yellow"/>
        </w:rPr>
        <w:t xml:space="preserve">National Supported Work (NSW) demonstration and </w:t>
      </w:r>
      <w:r w:rsidR="00A74762" w:rsidRPr="00A17574">
        <w:rPr>
          <w:highlight w:val="yellow"/>
        </w:rPr>
        <w:t xml:space="preserve">follow-up 1999 study </w:t>
      </w:r>
      <w:r w:rsidR="00DB48D9" w:rsidRPr="00A17574">
        <w:rPr>
          <w:highlight w:val="yellow"/>
        </w:rPr>
        <w:t xml:space="preserve">by </w:t>
      </w:r>
      <w:r w:rsidR="00DB4B46" w:rsidRPr="00A17574">
        <w:rPr>
          <w:highlight w:val="yellow"/>
        </w:rPr>
        <w:t>Dehejia-</w:t>
      </w:r>
      <w:proofErr w:type="spellStart"/>
      <w:r w:rsidR="00DB4B46" w:rsidRPr="00A17574">
        <w:rPr>
          <w:highlight w:val="yellow"/>
        </w:rPr>
        <w:t>Wahha</w:t>
      </w:r>
      <w:proofErr w:type="spellEnd"/>
      <w:r w:rsidR="00DB4B46" w:rsidRPr="00A17574">
        <w:rPr>
          <w:highlight w:val="yellow"/>
        </w:rPr>
        <w:t xml:space="preserve">. </w:t>
      </w:r>
      <w:r w:rsidR="003E4F9B" w:rsidRPr="00A17574">
        <w:rPr>
          <w:highlight w:val="yellow"/>
        </w:rPr>
        <w:t xml:space="preserve">The NSW program </w:t>
      </w:r>
      <w:r w:rsidR="00981E74" w:rsidRPr="00A17574">
        <w:rPr>
          <w:highlight w:val="yellow"/>
        </w:rPr>
        <w:t>was an RCT type</w:t>
      </w:r>
      <w:r w:rsidR="00613E8E" w:rsidRPr="00A17574">
        <w:rPr>
          <w:highlight w:val="yellow"/>
        </w:rPr>
        <w:t xml:space="preserve"> program</w:t>
      </w:r>
      <w:r w:rsidR="00981E74" w:rsidRPr="00A17574">
        <w:rPr>
          <w:highlight w:val="yellow"/>
        </w:rPr>
        <w:t>, so the “ground truth” of the effect of the program is known</w:t>
      </w:r>
      <w:r w:rsidR="00BA5514" w:rsidRPr="00A17574">
        <w:rPr>
          <w:highlight w:val="yellow"/>
        </w:rPr>
        <w:t xml:space="preserve"> (by looking at the difference in outcome variable </w:t>
      </w:r>
      <w:r w:rsidR="006E0DE8" w:rsidRPr="00A17574">
        <w:rPr>
          <w:highlight w:val="yellow"/>
        </w:rPr>
        <w:t xml:space="preserve">between control and treatment </w:t>
      </w:r>
      <w:r w:rsidR="000E51C7" w:rsidRPr="00A17574">
        <w:rPr>
          <w:highlight w:val="yellow"/>
        </w:rPr>
        <w:t>groups)</w:t>
      </w:r>
      <w:r w:rsidR="00981E74" w:rsidRPr="00A17574">
        <w:rPr>
          <w:highlight w:val="yellow"/>
        </w:rPr>
        <w:t>.</w:t>
      </w:r>
      <w:r w:rsidR="000E51C7" w:rsidRPr="00A17574">
        <w:rPr>
          <w:highlight w:val="yellow"/>
        </w:rPr>
        <w:t xml:space="preserve"> LaLonde </w:t>
      </w:r>
      <w:r w:rsidR="00BF5892" w:rsidRPr="00A17574">
        <w:rPr>
          <w:highlight w:val="yellow"/>
        </w:rPr>
        <w:t>created artificial</w:t>
      </w:r>
      <w:r w:rsidR="000365A0" w:rsidRPr="00A17574">
        <w:rPr>
          <w:highlight w:val="yellow"/>
        </w:rPr>
        <w:t xml:space="preserve"> control </w:t>
      </w:r>
      <w:r w:rsidR="00EB0720" w:rsidRPr="00A17574">
        <w:rPr>
          <w:highlight w:val="yellow"/>
        </w:rPr>
        <w:t xml:space="preserve">groups </w:t>
      </w:r>
      <w:r w:rsidR="001D58AF" w:rsidRPr="00A17574">
        <w:rPr>
          <w:highlight w:val="yellow"/>
        </w:rPr>
        <w:t xml:space="preserve">from the Panel Study of Income Dynamics (PSID) or </w:t>
      </w:r>
      <w:proofErr w:type="spellStart"/>
      <w:r w:rsidR="00CA3CE1" w:rsidRPr="00A17574">
        <w:rPr>
          <w:highlight w:val="yellow"/>
        </w:rPr>
        <w:t>Westat</w:t>
      </w:r>
      <w:proofErr w:type="spellEnd"/>
      <w:r w:rsidR="00CA3CE1" w:rsidRPr="00A17574">
        <w:rPr>
          <w:highlight w:val="yellow"/>
        </w:rPr>
        <w:t xml:space="preserve"> Matched Current Population Survey</w:t>
      </w:r>
      <w:r w:rsidR="000365A0" w:rsidRPr="00A17574">
        <w:rPr>
          <w:highlight w:val="yellow"/>
        </w:rPr>
        <w:t xml:space="preserve"> to replace the control group </w:t>
      </w:r>
      <w:r w:rsidR="00B95905" w:rsidRPr="00A17574">
        <w:rPr>
          <w:highlight w:val="yellow"/>
        </w:rPr>
        <w:t>from</w:t>
      </w:r>
      <w:r w:rsidR="000365A0" w:rsidRPr="00A17574">
        <w:rPr>
          <w:highlight w:val="yellow"/>
        </w:rPr>
        <w:t xml:space="preserve"> the study. He </w:t>
      </w:r>
      <w:r w:rsidR="00DF7D6E" w:rsidRPr="00A17574">
        <w:rPr>
          <w:highlight w:val="yellow"/>
        </w:rPr>
        <w:t xml:space="preserve">looked at how various estimators </w:t>
      </w:r>
      <w:r w:rsidR="00481059" w:rsidRPr="00A17574">
        <w:rPr>
          <w:highlight w:val="yellow"/>
        </w:rPr>
        <w:t>(</w:t>
      </w:r>
      <w:r w:rsidR="00481088" w:rsidRPr="00A17574">
        <w:rPr>
          <w:highlight w:val="yellow"/>
        </w:rPr>
        <w:t xml:space="preserve">e.g. </w:t>
      </w:r>
      <w:r w:rsidR="00B95905" w:rsidRPr="00A17574">
        <w:rPr>
          <w:highlight w:val="yellow"/>
        </w:rPr>
        <w:t xml:space="preserve">simple </w:t>
      </w:r>
      <w:r w:rsidR="00481088" w:rsidRPr="00A17574">
        <w:rPr>
          <w:highlight w:val="yellow"/>
        </w:rPr>
        <w:t xml:space="preserve">difference </w:t>
      </w:r>
      <w:r w:rsidR="009D704C" w:rsidRPr="00A17574">
        <w:rPr>
          <w:highlight w:val="yellow"/>
        </w:rPr>
        <w:t xml:space="preserve">in </w:t>
      </w:r>
      <w:r w:rsidR="007A22A1" w:rsidRPr="00A17574">
        <w:rPr>
          <w:highlight w:val="yellow"/>
        </w:rPr>
        <w:t>post-treatment period outcome</w:t>
      </w:r>
      <w:r w:rsidR="00B95905" w:rsidRPr="00A17574">
        <w:rPr>
          <w:highlight w:val="yellow"/>
        </w:rPr>
        <w:t xml:space="preserve"> for </w:t>
      </w:r>
      <w:r w:rsidR="00456EF4" w:rsidRPr="00A17574">
        <w:rPr>
          <w:highlight w:val="yellow"/>
        </w:rPr>
        <w:t xml:space="preserve">treatment and artificial control group, </w:t>
      </w:r>
      <w:r w:rsidR="0090734E" w:rsidRPr="00A17574">
        <w:rPr>
          <w:highlight w:val="yellow"/>
        </w:rPr>
        <w:t xml:space="preserve">difference with controls for demographic characteristics, </w:t>
      </w:r>
      <w:r w:rsidR="00456EF4" w:rsidRPr="00A17574">
        <w:rPr>
          <w:highlight w:val="yellow"/>
        </w:rPr>
        <w:t>difference-in-differences, Heckman correction)</w:t>
      </w:r>
      <w:r w:rsidR="00EF2182" w:rsidRPr="00A17574">
        <w:rPr>
          <w:highlight w:val="yellow"/>
        </w:rPr>
        <w:t xml:space="preserve"> performed</w:t>
      </w:r>
      <w:r w:rsidR="001D15B3" w:rsidRPr="00A17574">
        <w:rPr>
          <w:highlight w:val="yellow"/>
        </w:rPr>
        <w:t>.</w:t>
      </w:r>
      <w:r w:rsidR="002365B6" w:rsidRPr="00A17574">
        <w:rPr>
          <w:highlight w:val="yellow"/>
        </w:rPr>
        <w:t xml:space="preserve"> He found t</w:t>
      </w:r>
      <w:r w:rsidR="001D15B3" w:rsidRPr="00A17574">
        <w:rPr>
          <w:highlight w:val="yellow"/>
        </w:rPr>
        <w:t xml:space="preserve">hat no </w:t>
      </w:r>
      <w:r w:rsidR="00466E19" w:rsidRPr="00A17574">
        <w:rPr>
          <w:highlight w:val="yellow"/>
        </w:rPr>
        <w:t xml:space="preserve">estimator performed well </w:t>
      </w:r>
      <w:r w:rsidR="002401BF" w:rsidRPr="00A17574">
        <w:rPr>
          <w:highlight w:val="yellow"/>
        </w:rPr>
        <w:t>consistently.</w:t>
      </w:r>
      <w:r w:rsidR="006A2E7C" w:rsidRPr="00A17574">
        <w:rPr>
          <w:highlight w:val="yellow"/>
        </w:rPr>
        <w:t xml:space="preserve"> Dehejia-</w:t>
      </w:r>
      <w:proofErr w:type="spellStart"/>
      <w:r w:rsidR="006A2E7C" w:rsidRPr="00A17574">
        <w:rPr>
          <w:highlight w:val="yellow"/>
        </w:rPr>
        <w:t>Wahha</w:t>
      </w:r>
      <w:proofErr w:type="spellEnd"/>
      <w:r w:rsidR="006A2E7C" w:rsidRPr="00A17574">
        <w:rPr>
          <w:highlight w:val="yellow"/>
        </w:rPr>
        <w:t xml:space="preserve"> revisit this</w:t>
      </w:r>
      <w:r w:rsidR="00C8086F" w:rsidRPr="00A17574">
        <w:rPr>
          <w:highlight w:val="yellow"/>
        </w:rPr>
        <w:t>, looking at a subset of LaLonde</w:t>
      </w:r>
      <w:r w:rsidR="00EE4B1C" w:rsidRPr="00A17574">
        <w:rPr>
          <w:highlight w:val="yellow"/>
        </w:rPr>
        <w:t xml:space="preserve">’s data for which </w:t>
      </w:r>
      <w:r w:rsidR="00E43F8F" w:rsidRPr="00A17574">
        <w:rPr>
          <w:highlight w:val="yellow"/>
        </w:rPr>
        <w:t xml:space="preserve">the pre-treatment outcome variable was available for </w:t>
      </w:r>
      <w:r w:rsidR="00150B9C" w:rsidRPr="00A17574">
        <w:rPr>
          <w:highlight w:val="yellow"/>
        </w:rPr>
        <w:t>2 periods prior to the start of the program.</w:t>
      </w:r>
      <w:r w:rsidR="00D97E99" w:rsidRPr="00A17574">
        <w:rPr>
          <w:highlight w:val="yellow"/>
        </w:rPr>
        <w:t xml:space="preserve"> They </w:t>
      </w:r>
      <w:r w:rsidR="00DD78AA" w:rsidRPr="00A17574">
        <w:rPr>
          <w:highlight w:val="yellow"/>
        </w:rPr>
        <w:t xml:space="preserve">also implemented new </w:t>
      </w:r>
      <w:r w:rsidR="00BC102E" w:rsidRPr="00A17574">
        <w:rPr>
          <w:highlight w:val="yellow"/>
        </w:rPr>
        <w:t xml:space="preserve">(propensity score matching) estimators </w:t>
      </w:r>
      <w:r w:rsidR="00747A7F" w:rsidRPr="00A17574">
        <w:rPr>
          <w:highlight w:val="yellow"/>
        </w:rPr>
        <w:t xml:space="preserve">that </w:t>
      </w:r>
      <w:r w:rsidR="00C91793" w:rsidRPr="00A17574">
        <w:rPr>
          <w:highlight w:val="yellow"/>
        </w:rPr>
        <w:t xml:space="preserve">seem to perform well. Since this is a well-known dataset (readily available in multiple software packages) and </w:t>
      </w:r>
      <w:r w:rsidR="00A17574" w:rsidRPr="00A17574">
        <w:rPr>
          <w:highlight w:val="yellow"/>
        </w:rPr>
        <w:t>what the result should be is known, it would be a good test of how the method performs.</w:t>
      </w:r>
      <w:commentRangeEnd w:id="46"/>
      <w:r w:rsidR="00A17574">
        <w:rPr>
          <w:rStyle w:val="CommentReference"/>
        </w:rPr>
        <w:commentReference w:id="46"/>
      </w:r>
    </w:p>
    <w:sectPr w:rsidR="007F6602"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0"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2"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14"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15"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6"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22"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24"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27" w:author="Arnob Alam" w:date="2025-01-18T16:53:00Z" w:initials="AA">
    <w:p w14:paraId="3C4771FE" w14:textId="77777777" w:rsidR="007D258F" w:rsidRDefault="007D258F" w:rsidP="007D258F">
      <w:pPr>
        <w:jc w:val="left"/>
      </w:pPr>
      <w:r>
        <w:rPr>
          <w:rStyle w:val="CommentReference"/>
        </w:rPr>
        <w:annotationRef/>
      </w:r>
      <w:r>
        <w:rPr>
          <w:color w:val="000000"/>
        </w:rPr>
        <w:t>Slightly edited for better flow.</w:t>
      </w:r>
    </w:p>
  </w:comment>
  <w:comment w:id="28" w:author="Arnob Alam" w:date="2025-01-18T17:07:00Z" w:initials="AA">
    <w:p w14:paraId="0DFF3AB3" w14:textId="77777777" w:rsidR="0083247D" w:rsidRDefault="0083247D" w:rsidP="0083247D">
      <w:pPr>
        <w:jc w:val="left"/>
      </w:pPr>
      <w:r>
        <w:rPr>
          <w:rStyle w:val="CommentReference"/>
        </w:rPr>
        <w:annotationRef/>
      </w:r>
      <w:r>
        <w:rPr>
          <w:color w:val="000000"/>
        </w:rPr>
        <w:t>Revised with more background on voluntary clearing.</w:t>
      </w:r>
    </w:p>
  </w:comment>
  <w:comment w:id="33" w:author="Arnob Alam" w:date="2025-01-18T18:14:00Z" w:initials="AA">
    <w:p w14:paraId="49D2B5B0" w14:textId="77777777" w:rsidR="00A047F1" w:rsidRDefault="00A047F1" w:rsidP="00A047F1">
      <w:pPr>
        <w:jc w:val="left"/>
      </w:pPr>
      <w:r>
        <w:rPr>
          <w:rStyle w:val="CommentReference"/>
        </w:rPr>
        <w:annotationRef/>
      </w:r>
      <w:r>
        <w:rPr>
          <w:color w:val="000000"/>
        </w:rPr>
        <w:t>Revised</w:t>
      </w:r>
    </w:p>
  </w:comment>
  <w:comment w:id="45" w:author="Arnob Alam" w:date="2025-01-14T21:28:00Z" w:initials="AA">
    <w:p w14:paraId="60856FB7" w14:textId="1B9BEFD9" w:rsidR="00C43B6C" w:rsidRDefault="00C43B6C" w:rsidP="00C43B6C">
      <w:pPr>
        <w:pStyle w:val="CommentText"/>
        <w:ind w:firstLine="0"/>
        <w:jc w:val="left"/>
      </w:pPr>
      <w:r>
        <w:rPr>
          <w:rStyle w:val="CommentReference"/>
        </w:rPr>
        <w:annotationRef/>
      </w:r>
      <w:r>
        <w:t>New content starts here</w:t>
      </w:r>
    </w:p>
  </w:comment>
  <w:comment w:id="46" w:author="Arnob Alam" w:date="2025-01-14T21:49:00Z" w:initials="AA">
    <w:p w14:paraId="5E7699E5" w14:textId="77777777" w:rsidR="00A17574" w:rsidRDefault="00A17574" w:rsidP="00A17574">
      <w:pPr>
        <w:pStyle w:val="CommentText"/>
        <w:ind w:firstLine="0"/>
        <w:jc w:val="left"/>
      </w:pPr>
      <w:r>
        <w:rPr>
          <w:rStyle w:val="CommentReference"/>
        </w:rPr>
        <w:annotationRef/>
      </w:r>
      <w:r>
        <w:t>Work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813EA54" w15:done="0"/>
  <w15:commentEx w15:paraId="538AF865" w15:done="0"/>
  <w15:commentEx w15:paraId="54645D0C" w15:done="0"/>
  <w15:commentEx w15:paraId="44A1FF8E" w15:done="0"/>
  <w15:commentEx w15:paraId="12B8DC82" w15:done="0"/>
  <w15:commentEx w15:paraId="2B3FD4FD" w15:done="0"/>
  <w15:commentEx w15:paraId="67C68543" w15:done="0"/>
  <w15:commentEx w15:paraId="0DC4BF3D" w15:done="0"/>
  <w15:commentEx w15:paraId="3C4771FE" w15:done="0"/>
  <w15:commentEx w15:paraId="0DFF3AB3" w15:done="0"/>
  <w15:commentEx w15:paraId="49D2B5B0" w15:done="0"/>
  <w15:commentEx w15:paraId="60856FB7" w15:done="0"/>
  <w15:commentEx w15:paraId="5E769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35146DBF" w16cex:dateUtc="2025-01-15T02:24:00Z"/>
  <w16cex:commentExtensible w16cex:durableId="64B70E33" w16cex:dateUtc="2025-01-15T02:24:00Z"/>
  <w16cex:commentExtensible w16cex:durableId="7494F902" w16cex:dateUtc="2025-01-18T21:53:00Z"/>
  <w16cex:commentExtensible w16cex:durableId="193D55CE" w16cex:dateUtc="2025-01-18T22:07:00Z"/>
  <w16cex:commentExtensible w16cex:durableId="2771DA54" w16cex:dateUtc="2025-01-18T23:14:00Z"/>
  <w16cex:commentExtensible w16cex:durableId="6D6EA64C" w16cex:dateUtc="2025-01-15T02:28:00Z"/>
  <w16cex:commentExtensible w16cex:durableId="4A3A2941" w16cex:dateUtc="2025-01-1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67C68543" w16cid:durableId="35146DBF"/>
  <w16cid:commentId w16cid:paraId="0DC4BF3D" w16cid:durableId="64B70E33"/>
  <w16cid:commentId w16cid:paraId="3C4771FE" w16cid:durableId="7494F902"/>
  <w16cid:commentId w16cid:paraId="0DFF3AB3" w16cid:durableId="193D55CE"/>
  <w16cid:commentId w16cid:paraId="49D2B5B0" w16cid:durableId="2771DA54"/>
  <w16cid:commentId w16cid:paraId="60856FB7" w16cid:durableId="6D6EA64C"/>
  <w16cid:commentId w16cid:paraId="5E7699E5" w16cid:durableId="4A3A2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CA85A79" w14:textId="77777777" w:rsidR="00F1603A" w:rsidRDefault="00F1603A" w:rsidP="00916B59">
      <w:pPr>
        <w:spacing w:line="240" w:lineRule="auto"/>
      </w:pPr>
      <w:r>
        <w:separator/>
      </w:r>
    </w:p>
  </w:endnote>
  <w:endnote w:type="continuationSeparator" w:id="0">
    <w:p w14:paraId="2D58336A" w14:textId="77777777" w:rsidR="00F1603A" w:rsidRDefault="00F1603A" w:rsidP="00916B59">
      <w:pPr>
        <w:spacing w:line="240" w:lineRule="auto"/>
      </w:pPr>
      <w:r>
        <w:continuationSeparator/>
      </w:r>
    </w:p>
  </w:endnote>
  <w:endnote w:type="continuationNotice" w:id="1">
    <w:p w14:paraId="7C230CF8" w14:textId="77777777" w:rsidR="00F1603A" w:rsidRDefault="00F1603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Vrinda">
    <w:panose1 w:val="020B0502040204020203"/>
    <w:charset w:val="00"/>
    <w:family w:val="swiss"/>
    <w:pitch w:val="variable"/>
    <w:sig w:usb0="00010003" w:usb1="00000000" w:usb2="00000000" w:usb3="00000000" w:csb0="00000001"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altName w:val="Calibri"/>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A8D350D" w14:textId="77777777" w:rsidR="00F1603A" w:rsidRDefault="00F1603A" w:rsidP="00916B59">
      <w:pPr>
        <w:spacing w:line="240" w:lineRule="auto"/>
      </w:pPr>
      <w:r>
        <w:separator/>
      </w:r>
    </w:p>
  </w:footnote>
  <w:footnote w:type="continuationSeparator" w:id="0">
    <w:p w14:paraId="73D3159D" w14:textId="77777777" w:rsidR="00F1603A" w:rsidRDefault="00F1603A" w:rsidP="00916B59">
      <w:pPr>
        <w:spacing w:line="240" w:lineRule="auto"/>
      </w:pPr>
      <w:r>
        <w:continuationSeparator/>
      </w:r>
    </w:p>
  </w:footnote>
  <w:footnote w:type="continuationNotice" w:id="1">
    <w:p w14:paraId="54682C14" w14:textId="77777777" w:rsidR="00F1603A" w:rsidRDefault="00F1603A">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051E"/>
    <w:rsid w:val="00002562"/>
    <w:rsid w:val="000054B4"/>
    <w:rsid w:val="0000551C"/>
    <w:rsid w:val="00022DE8"/>
    <w:rsid w:val="000238D2"/>
    <w:rsid w:val="00034D08"/>
    <w:rsid w:val="000365A0"/>
    <w:rsid w:val="00036F9C"/>
    <w:rsid w:val="000410D0"/>
    <w:rsid w:val="00056BA8"/>
    <w:rsid w:val="00057C26"/>
    <w:rsid w:val="000623F9"/>
    <w:rsid w:val="00062B19"/>
    <w:rsid w:val="0006327F"/>
    <w:rsid w:val="000649B7"/>
    <w:rsid w:val="00073B00"/>
    <w:rsid w:val="00075277"/>
    <w:rsid w:val="00076D05"/>
    <w:rsid w:val="000811B5"/>
    <w:rsid w:val="000817B0"/>
    <w:rsid w:val="000831E5"/>
    <w:rsid w:val="00090999"/>
    <w:rsid w:val="000930EC"/>
    <w:rsid w:val="000A0237"/>
    <w:rsid w:val="000B06C9"/>
    <w:rsid w:val="000B1C59"/>
    <w:rsid w:val="000B62EF"/>
    <w:rsid w:val="000B6559"/>
    <w:rsid w:val="000D49EA"/>
    <w:rsid w:val="000D4DB9"/>
    <w:rsid w:val="000E35F2"/>
    <w:rsid w:val="000E4B25"/>
    <w:rsid w:val="000E51C7"/>
    <w:rsid w:val="000E7A31"/>
    <w:rsid w:val="000F346B"/>
    <w:rsid w:val="000F4367"/>
    <w:rsid w:val="000F58CF"/>
    <w:rsid w:val="00100DFE"/>
    <w:rsid w:val="0010357F"/>
    <w:rsid w:val="00120494"/>
    <w:rsid w:val="001238DA"/>
    <w:rsid w:val="00127F49"/>
    <w:rsid w:val="001310E6"/>
    <w:rsid w:val="0013380F"/>
    <w:rsid w:val="00136322"/>
    <w:rsid w:val="0013756C"/>
    <w:rsid w:val="00137E30"/>
    <w:rsid w:val="00150B9C"/>
    <w:rsid w:val="001544D7"/>
    <w:rsid w:val="00156A9D"/>
    <w:rsid w:val="00160B28"/>
    <w:rsid w:val="00163864"/>
    <w:rsid w:val="00167482"/>
    <w:rsid w:val="001723E9"/>
    <w:rsid w:val="00172624"/>
    <w:rsid w:val="00176E23"/>
    <w:rsid w:val="00184C80"/>
    <w:rsid w:val="0018533F"/>
    <w:rsid w:val="00190A09"/>
    <w:rsid w:val="00193119"/>
    <w:rsid w:val="001A1822"/>
    <w:rsid w:val="001C0500"/>
    <w:rsid w:val="001D15B3"/>
    <w:rsid w:val="001D58AF"/>
    <w:rsid w:val="001E0B34"/>
    <w:rsid w:val="00206CEC"/>
    <w:rsid w:val="002126BB"/>
    <w:rsid w:val="00212D43"/>
    <w:rsid w:val="002155C4"/>
    <w:rsid w:val="00216F42"/>
    <w:rsid w:val="0022132A"/>
    <w:rsid w:val="002365B6"/>
    <w:rsid w:val="002401BF"/>
    <w:rsid w:val="00244123"/>
    <w:rsid w:val="00246DE5"/>
    <w:rsid w:val="00252689"/>
    <w:rsid w:val="00254288"/>
    <w:rsid w:val="00260318"/>
    <w:rsid w:val="002609B0"/>
    <w:rsid w:val="00260ADF"/>
    <w:rsid w:val="00263E05"/>
    <w:rsid w:val="002651C1"/>
    <w:rsid w:val="00267114"/>
    <w:rsid w:val="00273AE0"/>
    <w:rsid w:val="002833CE"/>
    <w:rsid w:val="0028734C"/>
    <w:rsid w:val="00296C48"/>
    <w:rsid w:val="00297A3F"/>
    <w:rsid w:val="002A62E7"/>
    <w:rsid w:val="002B0FB0"/>
    <w:rsid w:val="002C47DB"/>
    <w:rsid w:val="002C4EA4"/>
    <w:rsid w:val="002D2B3D"/>
    <w:rsid w:val="002E6207"/>
    <w:rsid w:val="002E6BD5"/>
    <w:rsid w:val="002E71CF"/>
    <w:rsid w:val="00302D61"/>
    <w:rsid w:val="00310460"/>
    <w:rsid w:val="00312CA8"/>
    <w:rsid w:val="003130C5"/>
    <w:rsid w:val="00322790"/>
    <w:rsid w:val="0032551E"/>
    <w:rsid w:val="00325A94"/>
    <w:rsid w:val="00327919"/>
    <w:rsid w:val="00330AE8"/>
    <w:rsid w:val="00331A1A"/>
    <w:rsid w:val="00337EDA"/>
    <w:rsid w:val="00343B2B"/>
    <w:rsid w:val="00344D98"/>
    <w:rsid w:val="00345470"/>
    <w:rsid w:val="0035643A"/>
    <w:rsid w:val="003639B3"/>
    <w:rsid w:val="00364992"/>
    <w:rsid w:val="00364F63"/>
    <w:rsid w:val="003666CD"/>
    <w:rsid w:val="003677D8"/>
    <w:rsid w:val="00372C08"/>
    <w:rsid w:val="0037511E"/>
    <w:rsid w:val="00386F96"/>
    <w:rsid w:val="00387917"/>
    <w:rsid w:val="0039100D"/>
    <w:rsid w:val="00395A8E"/>
    <w:rsid w:val="00396EDF"/>
    <w:rsid w:val="003B1D0B"/>
    <w:rsid w:val="003B32F2"/>
    <w:rsid w:val="003B527D"/>
    <w:rsid w:val="003C11A8"/>
    <w:rsid w:val="003C2AB6"/>
    <w:rsid w:val="003D0EA5"/>
    <w:rsid w:val="003D15B5"/>
    <w:rsid w:val="003D1958"/>
    <w:rsid w:val="003D6B32"/>
    <w:rsid w:val="003E34E2"/>
    <w:rsid w:val="003E4F9B"/>
    <w:rsid w:val="003E5D9E"/>
    <w:rsid w:val="003F38DD"/>
    <w:rsid w:val="003F4404"/>
    <w:rsid w:val="004014AF"/>
    <w:rsid w:val="004044E0"/>
    <w:rsid w:val="004079FB"/>
    <w:rsid w:val="00413873"/>
    <w:rsid w:val="004142D0"/>
    <w:rsid w:val="00420825"/>
    <w:rsid w:val="00422C48"/>
    <w:rsid w:val="0043272A"/>
    <w:rsid w:val="00444FE6"/>
    <w:rsid w:val="00456EF4"/>
    <w:rsid w:val="004652DE"/>
    <w:rsid w:val="00465CB6"/>
    <w:rsid w:val="00466E19"/>
    <w:rsid w:val="00466EAB"/>
    <w:rsid w:val="0047070D"/>
    <w:rsid w:val="00472EC4"/>
    <w:rsid w:val="00481059"/>
    <w:rsid w:val="00481088"/>
    <w:rsid w:val="00481F09"/>
    <w:rsid w:val="004838E9"/>
    <w:rsid w:val="00485C34"/>
    <w:rsid w:val="004909CE"/>
    <w:rsid w:val="0049516A"/>
    <w:rsid w:val="004C61B8"/>
    <w:rsid w:val="004E4B2E"/>
    <w:rsid w:val="004E5D89"/>
    <w:rsid w:val="004E70B5"/>
    <w:rsid w:val="004F3245"/>
    <w:rsid w:val="004F52DA"/>
    <w:rsid w:val="00505AC1"/>
    <w:rsid w:val="005116D2"/>
    <w:rsid w:val="005172B2"/>
    <w:rsid w:val="00524440"/>
    <w:rsid w:val="00525974"/>
    <w:rsid w:val="00536572"/>
    <w:rsid w:val="00544AA1"/>
    <w:rsid w:val="00561299"/>
    <w:rsid w:val="0056142C"/>
    <w:rsid w:val="00561948"/>
    <w:rsid w:val="00565535"/>
    <w:rsid w:val="00575066"/>
    <w:rsid w:val="00577085"/>
    <w:rsid w:val="00577B93"/>
    <w:rsid w:val="00582349"/>
    <w:rsid w:val="00590C7A"/>
    <w:rsid w:val="005A7F0C"/>
    <w:rsid w:val="005B2CFB"/>
    <w:rsid w:val="005C32AB"/>
    <w:rsid w:val="005C7134"/>
    <w:rsid w:val="005D2017"/>
    <w:rsid w:val="005E6B1A"/>
    <w:rsid w:val="005F1ECB"/>
    <w:rsid w:val="00600ACA"/>
    <w:rsid w:val="00601226"/>
    <w:rsid w:val="00603CC8"/>
    <w:rsid w:val="00606F43"/>
    <w:rsid w:val="00610F5D"/>
    <w:rsid w:val="00612436"/>
    <w:rsid w:val="00613274"/>
    <w:rsid w:val="00613E8E"/>
    <w:rsid w:val="006171DA"/>
    <w:rsid w:val="0062179B"/>
    <w:rsid w:val="006236C0"/>
    <w:rsid w:val="0062393B"/>
    <w:rsid w:val="00630316"/>
    <w:rsid w:val="00631417"/>
    <w:rsid w:val="00632BC9"/>
    <w:rsid w:val="00633477"/>
    <w:rsid w:val="00635CD0"/>
    <w:rsid w:val="0063624E"/>
    <w:rsid w:val="00646DB7"/>
    <w:rsid w:val="006561E8"/>
    <w:rsid w:val="00666456"/>
    <w:rsid w:val="00667B32"/>
    <w:rsid w:val="00670633"/>
    <w:rsid w:val="00677C96"/>
    <w:rsid w:val="00681DD4"/>
    <w:rsid w:val="00690FF0"/>
    <w:rsid w:val="00697CBF"/>
    <w:rsid w:val="006A136B"/>
    <w:rsid w:val="006A2E7C"/>
    <w:rsid w:val="006A6C1C"/>
    <w:rsid w:val="006B0CE0"/>
    <w:rsid w:val="006C70C1"/>
    <w:rsid w:val="006C7A78"/>
    <w:rsid w:val="006D07C7"/>
    <w:rsid w:val="006E0DE8"/>
    <w:rsid w:val="006E16E3"/>
    <w:rsid w:val="006E2801"/>
    <w:rsid w:val="006E55D8"/>
    <w:rsid w:val="006F259D"/>
    <w:rsid w:val="006F4A8C"/>
    <w:rsid w:val="0070106C"/>
    <w:rsid w:val="00711493"/>
    <w:rsid w:val="007115E8"/>
    <w:rsid w:val="007136FE"/>
    <w:rsid w:val="00714654"/>
    <w:rsid w:val="00717712"/>
    <w:rsid w:val="00721654"/>
    <w:rsid w:val="00722B77"/>
    <w:rsid w:val="007239CB"/>
    <w:rsid w:val="00727D7F"/>
    <w:rsid w:val="00741567"/>
    <w:rsid w:val="00746E45"/>
    <w:rsid w:val="00747A7F"/>
    <w:rsid w:val="00765A98"/>
    <w:rsid w:val="00766ED4"/>
    <w:rsid w:val="00767205"/>
    <w:rsid w:val="00771FA8"/>
    <w:rsid w:val="00773D11"/>
    <w:rsid w:val="00775801"/>
    <w:rsid w:val="00776F74"/>
    <w:rsid w:val="00780E79"/>
    <w:rsid w:val="00784B17"/>
    <w:rsid w:val="00787F0C"/>
    <w:rsid w:val="00787F96"/>
    <w:rsid w:val="00792D2D"/>
    <w:rsid w:val="007A22A1"/>
    <w:rsid w:val="007A3315"/>
    <w:rsid w:val="007A3E13"/>
    <w:rsid w:val="007B021F"/>
    <w:rsid w:val="007B5957"/>
    <w:rsid w:val="007C73C5"/>
    <w:rsid w:val="007D258F"/>
    <w:rsid w:val="007D3AE1"/>
    <w:rsid w:val="007D76ED"/>
    <w:rsid w:val="007E0211"/>
    <w:rsid w:val="007E19CB"/>
    <w:rsid w:val="007E1BA7"/>
    <w:rsid w:val="007E2EC2"/>
    <w:rsid w:val="007E43E6"/>
    <w:rsid w:val="007F6602"/>
    <w:rsid w:val="00800953"/>
    <w:rsid w:val="0080536F"/>
    <w:rsid w:val="008067F7"/>
    <w:rsid w:val="00813F24"/>
    <w:rsid w:val="0083247D"/>
    <w:rsid w:val="00832EDF"/>
    <w:rsid w:val="00836A0B"/>
    <w:rsid w:val="00840030"/>
    <w:rsid w:val="00840D4C"/>
    <w:rsid w:val="00841F34"/>
    <w:rsid w:val="008472C0"/>
    <w:rsid w:val="008507D9"/>
    <w:rsid w:val="0085449D"/>
    <w:rsid w:val="008551E2"/>
    <w:rsid w:val="0086424C"/>
    <w:rsid w:val="00864734"/>
    <w:rsid w:val="008678A2"/>
    <w:rsid w:val="00870477"/>
    <w:rsid w:val="00872BB9"/>
    <w:rsid w:val="00881C91"/>
    <w:rsid w:val="00894D4A"/>
    <w:rsid w:val="008A1713"/>
    <w:rsid w:val="008A29C0"/>
    <w:rsid w:val="008A3BA7"/>
    <w:rsid w:val="008A5C92"/>
    <w:rsid w:val="008A6507"/>
    <w:rsid w:val="008A7AC7"/>
    <w:rsid w:val="008B2472"/>
    <w:rsid w:val="008B2BAB"/>
    <w:rsid w:val="008B2BAF"/>
    <w:rsid w:val="008B3241"/>
    <w:rsid w:val="008D14FB"/>
    <w:rsid w:val="008D289A"/>
    <w:rsid w:val="008D540C"/>
    <w:rsid w:val="008E704C"/>
    <w:rsid w:val="008F335A"/>
    <w:rsid w:val="008F3A03"/>
    <w:rsid w:val="008F7950"/>
    <w:rsid w:val="0090734E"/>
    <w:rsid w:val="00914187"/>
    <w:rsid w:val="00916B59"/>
    <w:rsid w:val="009227A1"/>
    <w:rsid w:val="009262F1"/>
    <w:rsid w:val="009275E4"/>
    <w:rsid w:val="00930217"/>
    <w:rsid w:val="00932E6B"/>
    <w:rsid w:val="009358B9"/>
    <w:rsid w:val="0093619C"/>
    <w:rsid w:val="009375D6"/>
    <w:rsid w:val="009452AA"/>
    <w:rsid w:val="00950EFE"/>
    <w:rsid w:val="00951EB8"/>
    <w:rsid w:val="00952975"/>
    <w:rsid w:val="00954B44"/>
    <w:rsid w:val="009559FF"/>
    <w:rsid w:val="009572A9"/>
    <w:rsid w:val="00964440"/>
    <w:rsid w:val="00967952"/>
    <w:rsid w:val="00971608"/>
    <w:rsid w:val="00972AF2"/>
    <w:rsid w:val="009764A4"/>
    <w:rsid w:val="00980325"/>
    <w:rsid w:val="0098035B"/>
    <w:rsid w:val="00981E74"/>
    <w:rsid w:val="00982B0A"/>
    <w:rsid w:val="00995868"/>
    <w:rsid w:val="009977CD"/>
    <w:rsid w:val="009A4CC2"/>
    <w:rsid w:val="009B1E57"/>
    <w:rsid w:val="009B3614"/>
    <w:rsid w:val="009C0FEC"/>
    <w:rsid w:val="009C75BF"/>
    <w:rsid w:val="009D35EB"/>
    <w:rsid w:val="009D36CE"/>
    <w:rsid w:val="009D704C"/>
    <w:rsid w:val="009E791F"/>
    <w:rsid w:val="009F16B5"/>
    <w:rsid w:val="009F7BD0"/>
    <w:rsid w:val="00A047F1"/>
    <w:rsid w:val="00A14345"/>
    <w:rsid w:val="00A158D7"/>
    <w:rsid w:val="00A17574"/>
    <w:rsid w:val="00A2102A"/>
    <w:rsid w:val="00A24B4A"/>
    <w:rsid w:val="00A2647D"/>
    <w:rsid w:val="00A35565"/>
    <w:rsid w:val="00A3628A"/>
    <w:rsid w:val="00A37BB1"/>
    <w:rsid w:val="00A436D5"/>
    <w:rsid w:val="00A44835"/>
    <w:rsid w:val="00A459DA"/>
    <w:rsid w:val="00A46355"/>
    <w:rsid w:val="00A50363"/>
    <w:rsid w:val="00A5140A"/>
    <w:rsid w:val="00A5161C"/>
    <w:rsid w:val="00A624FE"/>
    <w:rsid w:val="00A70B15"/>
    <w:rsid w:val="00A712D2"/>
    <w:rsid w:val="00A735A4"/>
    <w:rsid w:val="00A74762"/>
    <w:rsid w:val="00A76BA5"/>
    <w:rsid w:val="00A80598"/>
    <w:rsid w:val="00A811A3"/>
    <w:rsid w:val="00A81AA1"/>
    <w:rsid w:val="00A91AAA"/>
    <w:rsid w:val="00A923D5"/>
    <w:rsid w:val="00A92C54"/>
    <w:rsid w:val="00A93705"/>
    <w:rsid w:val="00A94C0E"/>
    <w:rsid w:val="00AA0366"/>
    <w:rsid w:val="00AA1407"/>
    <w:rsid w:val="00AB72A0"/>
    <w:rsid w:val="00AB73C9"/>
    <w:rsid w:val="00AD2150"/>
    <w:rsid w:val="00AD6A41"/>
    <w:rsid w:val="00AF1057"/>
    <w:rsid w:val="00AF5C18"/>
    <w:rsid w:val="00B07BB1"/>
    <w:rsid w:val="00B11F4B"/>
    <w:rsid w:val="00B160FC"/>
    <w:rsid w:val="00B22A05"/>
    <w:rsid w:val="00B2363A"/>
    <w:rsid w:val="00B2415B"/>
    <w:rsid w:val="00B24F57"/>
    <w:rsid w:val="00B27F6E"/>
    <w:rsid w:val="00B338A4"/>
    <w:rsid w:val="00B5286A"/>
    <w:rsid w:val="00B538D9"/>
    <w:rsid w:val="00B57C8C"/>
    <w:rsid w:val="00B60585"/>
    <w:rsid w:val="00B66829"/>
    <w:rsid w:val="00B67E6D"/>
    <w:rsid w:val="00B74D7D"/>
    <w:rsid w:val="00B80AF0"/>
    <w:rsid w:val="00B936EE"/>
    <w:rsid w:val="00B947DD"/>
    <w:rsid w:val="00B95905"/>
    <w:rsid w:val="00BA5514"/>
    <w:rsid w:val="00BA653F"/>
    <w:rsid w:val="00BB2726"/>
    <w:rsid w:val="00BC08DD"/>
    <w:rsid w:val="00BC102E"/>
    <w:rsid w:val="00BD0C23"/>
    <w:rsid w:val="00BF00D3"/>
    <w:rsid w:val="00BF5892"/>
    <w:rsid w:val="00C024F6"/>
    <w:rsid w:val="00C03A39"/>
    <w:rsid w:val="00C07967"/>
    <w:rsid w:val="00C07EA6"/>
    <w:rsid w:val="00C13230"/>
    <w:rsid w:val="00C219A2"/>
    <w:rsid w:val="00C222B8"/>
    <w:rsid w:val="00C22DDD"/>
    <w:rsid w:val="00C25DD7"/>
    <w:rsid w:val="00C26194"/>
    <w:rsid w:val="00C3688F"/>
    <w:rsid w:val="00C40D8B"/>
    <w:rsid w:val="00C415A8"/>
    <w:rsid w:val="00C430B1"/>
    <w:rsid w:val="00C43B6C"/>
    <w:rsid w:val="00C503F6"/>
    <w:rsid w:val="00C54591"/>
    <w:rsid w:val="00C55A7A"/>
    <w:rsid w:val="00C6027D"/>
    <w:rsid w:val="00C617DF"/>
    <w:rsid w:val="00C63386"/>
    <w:rsid w:val="00C7357E"/>
    <w:rsid w:val="00C75B0C"/>
    <w:rsid w:val="00C76D50"/>
    <w:rsid w:val="00C77059"/>
    <w:rsid w:val="00C802D3"/>
    <w:rsid w:val="00C8086F"/>
    <w:rsid w:val="00C816CC"/>
    <w:rsid w:val="00C830D1"/>
    <w:rsid w:val="00C8363A"/>
    <w:rsid w:val="00C83A7E"/>
    <w:rsid w:val="00C83CFF"/>
    <w:rsid w:val="00C91793"/>
    <w:rsid w:val="00CA3CE1"/>
    <w:rsid w:val="00CA4D18"/>
    <w:rsid w:val="00CC33A1"/>
    <w:rsid w:val="00CC5348"/>
    <w:rsid w:val="00CD3FAA"/>
    <w:rsid w:val="00CE14BA"/>
    <w:rsid w:val="00CE1DFC"/>
    <w:rsid w:val="00CE683D"/>
    <w:rsid w:val="00CF0EDF"/>
    <w:rsid w:val="00CF1751"/>
    <w:rsid w:val="00CF1968"/>
    <w:rsid w:val="00CF46DD"/>
    <w:rsid w:val="00D019D2"/>
    <w:rsid w:val="00D1247B"/>
    <w:rsid w:val="00D1305E"/>
    <w:rsid w:val="00D13694"/>
    <w:rsid w:val="00D20BF4"/>
    <w:rsid w:val="00D26C7C"/>
    <w:rsid w:val="00D27F39"/>
    <w:rsid w:val="00D3655C"/>
    <w:rsid w:val="00D407D0"/>
    <w:rsid w:val="00D50F5D"/>
    <w:rsid w:val="00D5434C"/>
    <w:rsid w:val="00D555AB"/>
    <w:rsid w:val="00D572DF"/>
    <w:rsid w:val="00D62943"/>
    <w:rsid w:val="00D63878"/>
    <w:rsid w:val="00D63C6D"/>
    <w:rsid w:val="00D654F4"/>
    <w:rsid w:val="00D71756"/>
    <w:rsid w:val="00D74507"/>
    <w:rsid w:val="00D77369"/>
    <w:rsid w:val="00D81AB0"/>
    <w:rsid w:val="00D86B46"/>
    <w:rsid w:val="00D956EA"/>
    <w:rsid w:val="00D97E99"/>
    <w:rsid w:val="00DA007A"/>
    <w:rsid w:val="00DA0248"/>
    <w:rsid w:val="00DA4753"/>
    <w:rsid w:val="00DB0BB7"/>
    <w:rsid w:val="00DB48D9"/>
    <w:rsid w:val="00DB4B46"/>
    <w:rsid w:val="00DB56C3"/>
    <w:rsid w:val="00DC013C"/>
    <w:rsid w:val="00DC6458"/>
    <w:rsid w:val="00DD00F7"/>
    <w:rsid w:val="00DD1D54"/>
    <w:rsid w:val="00DD78AA"/>
    <w:rsid w:val="00DE0A4C"/>
    <w:rsid w:val="00DE2886"/>
    <w:rsid w:val="00DE40BC"/>
    <w:rsid w:val="00DE49CE"/>
    <w:rsid w:val="00DF3047"/>
    <w:rsid w:val="00DF6185"/>
    <w:rsid w:val="00DF7D6E"/>
    <w:rsid w:val="00E010E0"/>
    <w:rsid w:val="00E162B2"/>
    <w:rsid w:val="00E203C9"/>
    <w:rsid w:val="00E20C97"/>
    <w:rsid w:val="00E30B7B"/>
    <w:rsid w:val="00E32B7C"/>
    <w:rsid w:val="00E33F8A"/>
    <w:rsid w:val="00E37643"/>
    <w:rsid w:val="00E43F8F"/>
    <w:rsid w:val="00E551E0"/>
    <w:rsid w:val="00E602A2"/>
    <w:rsid w:val="00E76661"/>
    <w:rsid w:val="00E76811"/>
    <w:rsid w:val="00E860D4"/>
    <w:rsid w:val="00E92F48"/>
    <w:rsid w:val="00E97FFE"/>
    <w:rsid w:val="00EA1936"/>
    <w:rsid w:val="00EA3B26"/>
    <w:rsid w:val="00EA6141"/>
    <w:rsid w:val="00EB0720"/>
    <w:rsid w:val="00EB0C36"/>
    <w:rsid w:val="00EC196B"/>
    <w:rsid w:val="00EC20E0"/>
    <w:rsid w:val="00EC36AC"/>
    <w:rsid w:val="00EC4163"/>
    <w:rsid w:val="00EC5F6C"/>
    <w:rsid w:val="00EC6FEF"/>
    <w:rsid w:val="00ED42A4"/>
    <w:rsid w:val="00ED4522"/>
    <w:rsid w:val="00EE0253"/>
    <w:rsid w:val="00EE4B1C"/>
    <w:rsid w:val="00EE4FFB"/>
    <w:rsid w:val="00EF2182"/>
    <w:rsid w:val="00EF21F0"/>
    <w:rsid w:val="00EF3C9B"/>
    <w:rsid w:val="00EF5AA7"/>
    <w:rsid w:val="00F01239"/>
    <w:rsid w:val="00F05CD3"/>
    <w:rsid w:val="00F11A53"/>
    <w:rsid w:val="00F14EBA"/>
    <w:rsid w:val="00F1603A"/>
    <w:rsid w:val="00F211BF"/>
    <w:rsid w:val="00F22283"/>
    <w:rsid w:val="00F260BC"/>
    <w:rsid w:val="00F32331"/>
    <w:rsid w:val="00F52F86"/>
    <w:rsid w:val="00F54200"/>
    <w:rsid w:val="00F61D89"/>
    <w:rsid w:val="00F66971"/>
    <w:rsid w:val="00F70FD2"/>
    <w:rsid w:val="00F74116"/>
    <w:rsid w:val="00F91796"/>
    <w:rsid w:val="00F92AF3"/>
    <w:rsid w:val="00F97D2E"/>
    <w:rsid w:val="00FA33F7"/>
    <w:rsid w:val="00FA56B7"/>
    <w:rsid w:val="00FC0630"/>
    <w:rsid w:val="00FC3085"/>
    <w:rsid w:val="00FC39DA"/>
    <w:rsid w:val="00FC6143"/>
    <w:rsid w:val="00FC7154"/>
    <w:rsid w:val="00FD1487"/>
    <w:rsid w:val="00FD2267"/>
    <w:rsid w:val="00FD5519"/>
    <w:rsid w:val="00FE2679"/>
    <w:rsid w:val="00FE4120"/>
    <w:rsid w:val="00FE68A6"/>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chart" Target="charts/chart3.xml"/><Relationship Id="rId27" Type="http://schemas.openxmlformats.org/officeDocument/2006/relationships/image" Target="media/image12.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983</TotalTime>
  <Pages>90</Pages>
  <Words>29256</Words>
  <Characters>166764</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268</cp:revision>
  <cp:lastPrinted>2025-01-18T23:03:00Z</cp:lastPrinted>
  <dcterms:created xsi:type="dcterms:W3CDTF">2024-10-22T04:28:00Z</dcterms:created>
  <dcterms:modified xsi:type="dcterms:W3CDTF">2025-01-1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5tIi8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